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0"/>
      <w:commentRangeStart w:id="1"/>
      <w:r>
        <w:t>Introduction</w:t>
      </w:r>
      <w:commentRangeEnd w:id="0"/>
      <w:r w:rsidR="003F1865">
        <w:rPr>
          <w:rStyle w:val="CommentReference"/>
          <w:rFonts w:eastAsia="David" w:cs="David"/>
          <w:b w:val="0"/>
          <w:bCs w:val="0"/>
          <w:color w:val="auto"/>
        </w:rPr>
        <w:commentReference w:id="0"/>
      </w:r>
      <w:commentRangeEnd w:id="1"/>
      <w:r w:rsidR="00681FA4">
        <w:rPr>
          <w:rStyle w:val="CommentReference"/>
          <w:rFonts w:eastAsia="David" w:cs="David"/>
          <w:b w:val="0"/>
          <w:bCs w:val="0"/>
          <w:color w:val="auto"/>
        </w:rPr>
        <w:commentReference w:id="1"/>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2"/>
      <w:r w:rsidR="00321DDE">
        <w:t>[ref]</w:t>
      </w:r>
      <w:commentRangeEnd w:id="2"/>
      <w:r w:rsidR="00321DDE">
        <w:rPr>
          <w:rStyle w:val="CommentReference"/>
        </w:rPr>
        <w:commentReference w:id="2"/>
      </w:r>
      <w:r>
        <w:t xml:space="preserve">. For example, upon seeing a ball flying our direction, we process its trajectory and the likelihood of it hitting us. The produced results can lead to a change in behavior – like ducking the ball in this case </w:t>
      </w:r>
      <w:commentRangeStart w:id="3"/>
      <w:r w:rsidR="00AE0B16">
        <w:t>[ref]</w:t>
      </w:r>
      <w:commentRangeEnd w:id="3"/>
      <w:r w:rsidR="00AE0B16">
        <w:rPr>
          <w:rStyle w:val="CommentReference"/>
        </w:rPr>
        <w:commentReference w:id="3"/>
      </w:r>
      <w:r>
        <w:t xml:space="preserve"> – and/or to internal changes, like the induction of fear</w:t>
      </w:r>
      <w:r w:rsidR="00D31A9B">
        <w:t xml:space="preserve"> </w:t>
      </w:r>
      <w:commentRangeStart w:id="4"/>
      <w:r w:rsidR="00D31A9B">
        <w:t>[ref]</w:t>
      </w:r>
      <w:commentRangeEnd w:id="4"/>
      <w:r w:rsidR="00ED0205">
        <w:rPr>
          <w:rStyle w:val="CommentReference"/>
        </w:rPr>
        <w:commentReference w:id="4"/>
      </w:r>
      <w:r>
        <w:t>. Some of these processes are also accompanied by conscious experiences</w:t>
      </w:r>
      <w:r w:rsidR="002A75DD">
        <w:t xml:space="preserve"> </w:t>
      </w:r>
      <w:commentRangeStart w:id="5"/>
      <w:r w:rsidR="002A75DD">
        <w:t>[ref]</w:t>
      </w:r>
      <w:commentRangeEnd w:id="5"/>
      <w:r w:rsidR="00650981">
        <w:rPr>
          <w:rStyle w:val="CommentReference"/>
        </w:rPr>
        <w:commentReference w:id="5"/>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6"/>
      <w:r w:rsidR="00650981">
        <w:t>[ref]</w:t>
      </w:r>
      <w:r w:rsidR="002A5026">
        <w:t>. Importantly however</w:t>
      </w:r>
      <w:r>
        <w:t xml:space="preserve"> </w:t>
      </w:r>
      <w:commentRangeEnd w:id="6"/>
      <w:r w:rsidR="00FF52AF">
        <w:rPr>
          <w:rStyle w:val="CommentReference"/>
        </w:rPr>
        <w:commentReference w:id="6"/>
      </w:r>
      <w:r>
        <w:t>, I might still duck the ball following some automated response triggered by unconscious processing</w:t>
      </w:r>
      <w:r w:rsidR="00E819AE">
        <w:t xml:space="preserve"> </w:t>
      </w:r>
      <w:commentRangeStart w:id="7"/>
      <w:r w:rsidR="00E819AE">
        <w:t>[ref]</w:t>
      </w:r>
      <w:commentRangeEnd w:id="7"/>
      <w:r w:rsidR="00381020">
        <w:rPr>
          <w:rStyle w:val="CommentReference"/>
        </w:rPr>
        <w:commentReference w:id="7"/>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commentRangeStart w:id="8"/>
      <w:r>
        <w:t xml:space="preserve">In </w:t>
      </w:r>
      <w:commentRangeEnd w:id="8"/>
      <w:r w:rsidR="003B6230">
        <w:rPr>
          <w:rStyle w:val="CommentReference"/>
        </w:rPr>
        <w:commentReference w:id="8"/>
      </w:r>
      <w:r>
        <w:t>the lab, studies trying to answer this question have used different methods to render the stimulus invisible (for review, see</w:t>
      </w:r>
      <w:r w:rsidR="00ED3BE7">
        <w:t xml:space="preserve"> </w:t>
      </w:r>
      <w:commentRangeStart w:id="9"/>
      <w:r w:rsidR="00ED3BE7">
        <w:t>[ref]</w:t>
      </w:r>
      <w:commentRangeEnd w:id="9"/>
      <w:r w:rsidR="00ED3BE7">
        <w:rPr>
          <w:rStyle w:val="CommentReference"/>
        </w:rPr>
        <w:commentReference w:id="9"/>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0"/>
      <w:r w:rsidR="00921740">
        <w:t>[ref]</w:t>
      </w:r>
      <w:commentRangeEnd w:id="10"/>
      <w:r w:rsidR="00921740">
        <w:rPr>
          <w:rStyle w:val="CommentReference"/>
        </w:rPr>
        <w:commentReference w:id="10"/>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1"/>
      <w:r w:rsidR="00921740">
        <w:t>[ref]</w:t>
      </w:r>
      <w:commentRangeEnd w:id="11"/>
      <w:r w:rsidR="00921740">
        <w:rPr>
          <w:rStyle w:val="CommentReference"/>
        </w:rPr>
        <w:commentReference w:id="11"/>
      </w:r>
      <w:r w:rsidR="000E6BB5">
        <w:t>.</w:t>
      </w:r>
      <w:r w:rsidR="00043EEA">
        <w:t xml:space="preserve"> Invisibility can also be achieved </w:t>
      </w:r>
      <w:del w:id="12"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3"/>
      <w:r w:rsidR="00921740">
        <w:t>[ref]</w:t>
      </w:r>
      <w:commentRangeEnd w:id="13"/>
      <w:r w:rsidR="00231BF7">
        <w:rPr>
          <w:rStyle w:val="CommentReference"/>
        </w:rPr>
        <w:commentReference w:id="13"/>
      </w:r>
      <w:r w:rsidR="00043EEA">
        <w:t>.</w:t>
      </w:r>
    </w:p>
    <w:p w14:paraId="5156871E" w14:textId="75F08B5E" w:rsidR="004F240A" w:rsidRDefault="004F240A" w:rsidP="00F66FE7">
      <w:pPr>
        <w:pStyle w:val="NoSpacing"/>
        <w:bidi w:val="0"/>
      </w:pPr>
      <w:r>
        <w:lastRenderedPageBreak/>
        <w:t xml:space="preserve">All three </w:t>
      </w:r>
      <w:r w:rsidR="00A44BFB">
        <w:t>methods</w:t>
      </w:r>
      <w:r w:rsidR="001C015A">
        <w:t xml:space="preserve">, and others (for reviews, see </w:t>
      </w:r>
      <w:commentRangeStart w:id="14"/>
      <w:r w:rsidR="001C015A">
        <w:t>REF</w:t>
      </w:r>
      <w:commentRangeEnd w:id="14"/>
      <w:r w:rsidR="001C015A">
        <w:rPr>
          <w:rStyle w:val="CommentReference"/>
        </w:rPr>
        <w:commentReference w:id="14"/>
      </w:r>
      <w:r w:rsidR="001C015A">
        <w:t>)</w:t>
      </w:r>
      <w:r>
        <w:t xml:space="preserve"> </w:t>
      </w:r>
      <w:commentRangeStart w:id="15"/>
      <w:commentRangeEnd w:id="15"/>
      <w:r w:rsidR="001B15B9">
        <w:rPr>
          <w:rStyle w:val="CommentReference"/>
        </w:rPr>
        <w:commentReference w:id="15"/>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6"/>
      <w:r w:rsidR="008A7E8F">
        <w:t>[ref]</w:t>
      </w:r>
      <w:commentRangeEnd w:id="16"/>
      <w:r w:rsidR="00177DA9">
        <w:rPr>
          <w:rStyle w:val="CommentReference"/>
        </w:rPr>
        <w:commentReference w:id="16"/>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7"/>
      <w:r w:rsidR="00177DA9">
        <w:t>[ref]</w:t>
      </w:r>
      <w:commentRangeEnd w:id="17"/>
      <w:r w:rsidR="00F66FE7">
        <w:rPr>
          <w:rStyle w:val="CommentReference"/>
        </w:rPr>
        <w:commentReference w:id="17"/>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0BF8BCCE" w14:textId="77777777" w:rsidR="008C58B4" w:rsidRDefault="00992077" w:rsidP="00992077">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 xml:space="preserve">to perform a certain task on a target stimulus.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1"/>
      <w:commentRangeStart w:id="22"/>
      <w:r w:rsidR="00EE5CFF">
        <w:t>ref</w:t>
      </w:r>
      <w:commentRangeEnd w:id="21"/>
      <w:r w:rsidR="00EE5CFF">
        <w:rPr>
          <w:rStyle w:val="CommentReference"/>
        </w:rPr>
        <w:commentReference w:id="21"/>
      </w:r>
      <w:commentRangeEnd w:id="22"/>
      <w:r w:rsidR="00645173">
        <w:rPr>
          <w:rStyle w:val="CommentReference"/>
        </w:rPr>
        <w:commentReference w:id="22"/>
      </w:r>
      <w:r w:rsidR="00EE5CFF">
        <w:t>)</w:t>
      </w:r>
      <w:r w:rsidR="00692575">
        <w:t xml:space="preserve">. To </w:t>
      </w:r>
      <w:r w:rsidR="00AE02F9">
        <w:t>ensure</w:t>
      </w:r>
      <w:r w:rsidR="00692575">
        <w:t xml:space="preserve"> that </w:t>
      </w:r>
      <w:r w:rsidR="007E738E">
        <w:t xml:space="preserve">the prime was indeed invisible, </w:t>
      </w:r>
      <w:r w:rsidR="00692575">
        <w:t>an objective and / or subjective measure of prime awareness is</w:t>
      </w:r>
      <w:r w:rsidR="00CE3CE8">
        <w:t xml:space="preserve"> typically administered</w:t>
      </w:r>
      <w:r w:rsidR="00692575">
        <w:t xml:space="preserve"> </w:t>
      </w:r>
      <w:commentRangeStart w:id="23"/>
      <w:r w:rsidR="00AE02F9">
        <w:t>[ref]</w:t>
      </w:r>
      <w:commentRangeEnd w:id="23"/>
      <w:r w:rsidR="00570DC8">
        <w:rPr>
          <w:rStyle w:val="CommentReference"/>
        </w:rPr>
        <w:commentReference w:id="23"/>
      </w:r>
      <w:r w:rsidR="00692575">
        <w:t xml:space="preserve">. </w:t>
      </w:r>
    </w:p>
    <w:p w14:paraId="03358601" w14:textId="613CAACB" w:rsidR="00992077" w:rsidRDefault="008C58B4" w:rsidP="008C58B4">
      <w:pPr>
        <w:pStyle w:val="NoSpacing"/>
        <w:bidi w:val="0"/>
      </w:pPr>
      <w:r>
        <w:t>@@@@@@@@@@@</w:t>
      </w:r>
      <w:r w:rsidR="00992077">
        <w:t xml:space="preserve">SHORTLY DESCRIBE WHAT THESE MEASURES ARE </w:t>
      </w:r>
      <w:r>
        <w:t>@@@@@@@@@@@@@@@@@</w:t>
      </w:r>
    </w:p>
    <w:p w14:paraId="6F710D6D" w14:textId="63B9E1A6" w:rsidR="008C58B4" w:rsidRDefault="008C58B4" w:rsidP="008C58B4">
      <w:pPr>
        <w:pStyle w:val="NoSpacing"/>
        <w:bidi w:val="0"/>
      </w:pPr>
      <w:r>
        <w:t>@@@@@@@@@@@@@@@@@@@@@@@@@@@@@@@@@@@@@@@@@@@@@@@@@@</w:t>
      </w:r>
    </w:p>
    <w:p w14:paraId="2631BF6C" w14:textId="77777777" w:rsidR="008C58B4" w:rsidRDefault="008C58B4" w:rsidP="008C58B4">
      <w:pPr>
        <w:pStyle w:val="NoSpacing"/>
        <w:bidi w:val="0"/>
      </w:pPr>
      <w:r>
        <w:t>@@@@@@@@@@@@@@@@@@@@@@@@@@@@@@@@@@@@@@@@@@@@@@@@@@</w:t>
      </w:r>
    </w:p>
    <w:p w14:paraId="7355BFE9" w14:textId="77777777" w:rsidR="008C58B4" w:rsidRDefault="008C58B4" w:rsidP="008C58B4">
      <w:pPr>
        <w:pStyle w:val="NoSpacing"/>
        <w:bidi w:val="0"/>
      </w:pPr>
      <w:r>
        <w:t>@@@@@@@@@@@@@@@@@@@@@@@@@@@@@@@@@@@@@@@@@@@@@@@@@@</w:t>
      </w:r>
    </w:p>
    <w:p w14:paraId="5A0D32D4" w14:textId="77777777" w:rsidR="008C58B4" w:rsidRDefault="008C58B4" w:rsidP="008C58B4">
      <w:pPr>
        <w:pStyle w:val="NoSpacing"/>
        <w:bidi w:val="0"/>
      </w:pPr>
      <w:r>
        <w:t>@@@@@@@@@@@@@@@@@@@@@@@@@@@@@@@@@@@@@@@@@@@@@@@@@@</w:t>
      </w:r>
    </w:p>
    <w:p w14:paraId="38C885BB" w14:textId="77777777" w:rsidR="00992077" w:rsidRDefault="00992077" w:rsidP="00992077">
      <w:pPr>
        <w:pStyle w:val="NoSpacing"/>
        <w:bidi w:val="0"/>
      </w:pPr>
    </w:p>
    <w:p w14:paraId="41AACAA1" w14:textId="0CC3BDCA" w:rsidR="00976673" w:rsidRDefault="00211536" w:rsidP="00992077">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5A1B06">
        <w:t xml:space="preserve"> </w:t>
      </w:r>
      <w:r w:rsidR="00FB0480">
        <w:t xml:space="preserve">although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4"/>
      <w:r w:rsidR="00587830">
        <w:t>ref</w:t>
      </w:r>
      <w:commentRangeEnd w:id="24"/>
      <w:r w:rsidR="000517AB">
        <w:rPr>
          <w:rStyle w:val="CommentReference"/>
        </w:rPr>
        <w:commentReference w:id="2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25"/>
      <w:r w:rsidR="00587830">
        <w:t>ref</w:t>
      </w:r>
      <w:commentRangeEnd w:id="25"/>
      <w:r w:rsidR="009172C7">
        <w:rPr>
          <w:rStyle w:val="CommentReference"/>
        </w:rPr>
        <w:commentReference w:id="25"/>
      </w:r>
      <w:r w:rsidR="00587830">
        <w:t>]</w:t>
      </w:r>
      <w:r w:rsidR="00EB1594">
        <w:t xml:space="preserve"> were challenged by failures to replicate </w:t>
      </w:r>
      <w:r w:rsidR="00587830">
        <w:t>[</w:t>
      </w:r>
      <w:commentRangeStart w:id="26"/>
      <w:r w:rsidR="00587830">
        <w:t>ref</w:t>
      </w:r>
      <w:commentRangeEnd w:id="26"/>
      <w:r w:rsidR="003817F2">
        <w:rPr>
          <w:rStyle w:val="CommentReference"/>
        </w:rPr>
        <w:commentReference w:id="26"/>
      </w:r>
      <w:r w:rsidR="00587830">
        <w:t>]</w:t>
      </w:r>
      <w:r w:rsidR="00EB1594">
        <w:t>, and a similar mixed picture emerged also for studies of processes like</w:t>
      </w:r>
      <w:r w:rsidR="000F6069">
        <w:t xml:space="preserve"> integration [</w:t>
      </w:r>
      <w:commentRangeStart w:id="27"/>
      <w:r w:rsidR="000F6069">
        <w:t>ref</w:t>
      </w:r>
      <w:commentRangeEnd w:id="27"/>
      <w:r w:rsidR="000F6069">
        <w:rPr>
          <w:rStyle w:val="CommentReference"/>
        </w:rPr>
        <w:commentReference w:id="27"/>
      </w:r>
      <w:del w:id="28" w:author="Chen Heller" w:date="2022-07-19T12:57:00Z">
        <w:r w:rsidR="000F6069" w:rsidRPr="00DF3E0F" w:rsidDel="00DF3E0F">
          <w:delText>]</w:delText>
        </w:r>
        <w:r w:rsidR="00EB1594" w:rsidRPr="00DF3E0F" w:rsidDel="00DF3E0F">
          <w:delText>,</w:delText>
        </w:r>
        <w:r w:rsidR="000F6069" w:rsidRPr="00DF3E0F" w:rsidDel="00DF3E0F">
          <w:delText xml:space="preserve"> </w:delText>
        </w:r>
        <w:commentRangeStart w:id="29"/>
        <w:r w:rsidR="000F6069" w:rsidRPr="00DF3E0F" w:rsidDel="00DF3E0F">
          <w:delText>or unconscious thought [</w:delText>
        </w:r>
        <w:commentRangeStart w:id="30"/>
        <w:r w:rsidR="000F6069" w:rsidRPr="00DF3E0F" w:rsidDel="00DF3E0F">
          <w:delText>ref</w:delText>
        </w:r>
        <w:commentRangeEnd w:id="30"/>
        <w:r w:rsidR="000F6069" w:rsidRPr="00DF3E0F" w:rsidDel="00DF3E0F">
          <w:rPr>
            <w:rStyle w:val="CommentReference"/>
          </w:rPr>
          <w:commentReference w:id="30"/>
        </w:r>
        <w:r w:rsidR="000F6069" w:rsidRPr="00DF3E0F" w:rsidDel="00DF3E0F">
          <w:delText xml:space="preserve">], </w:delText>
        </w:r>
        <w:r w:rsidR="00B50C6A" w:rsidRPr="00DF3E0F" w:rsidDel="00DF3E0F">
          <w:delText xml:space="preserve">have </w:delText>
        </w:r>
        <w:r w:rsidR="007F7B30" w:rsidRPr="00DF3E0F" w:rsidDel="00DF3E0F">
          <w:delText xml:space="preserve">similarly exhibited </w:delText>
        </w:r>
        <w:r w:rsidR="00320172" w:rsidRPr="00DF3E0F" w:rsidDel="00DF3E0F">
          <w:delText xml:space="preserve">both </w:delText>
        </w:r>
        <w:r w:rsidR="007F7B30" w:rsidRPr="00DF3E0F" w:rsidDel="00DF3E0F">
          <w:delText>successful and failed experimental investigations</w:delText>
        </w:r>
        <w:r w:rsidR="001F3C9B" w:rsidRPr="00DF3E0F" w:rsidDel="00DF3E0F">
          <w:delText>.</w:delText>
        </w:r>
        <w:r w:rsidR="00F31867" w:rsidRPr="00DF3E0F" w:rsidDel="00DF3E0F">
          <w:delText xml:space="preserve"> </w:delText>
        </w:r>
        <w:r w:rsidR="00C973A3" w:rsidRPr="00DF3E0F" w:rsidDel="00DF3E0F">
          <w:delText xml:space="preserve">Finally, </w:delText>
        </w:r>
        <w:r w:rsidR="006D3129" w:rsidRPr="00DF3E0F" w:rsidDel="00DF3E0F">
          <w:delText>f</w:delText>
        </w:r>
        <w:r w:rsidR="00FD004A" w:rsidRPr="00DF3E0F" w:rsidDel="00DF3E0F">
          <w:delText xml:space="preserve">ailed replications </w:delText>
        </w:r>
        <w:r w:rsidR="00530D53" w:rsidRPr="00DF3E0F" w:rsidDel="00DF3E0F">
          <w:delText xml:space="preserve">have also been demonstrated </w:delText>
        </w:r>
        <w:r w:rsidR="00937384" w:rsidRPr="00DF3E0F" w:rsidDel="00DF3E0F">
          <w:delText xml:space="preserve">when studying the priming of </w:delText>
        </w:r>
        <w:r w:rsidR="00EC1FE7" w:rsidRPr="00DF3E0F" w:rsidDel="00DF3E0F">
          <w:delText>b</w:delText>
        </w:r>
        <w:r w:rsidR="001F3C9B" w:rsidRPr="00DF3E0F" w:rsidDel="00DF3E0F">
          <w:delText>ehavior</w:delText>
        </w:r>
        <w:r w:rsidR="00E54CA0" w:rsidRPr="00DF3E0F" w:rsidDel="00DF3E0F">
          <w:delText>al</w:delText>
        </w:r>
        <w:r w:rsidR="001F3C9B" w:rsidRPr="00DF3E0F" w:rsidDel="00DF3E0F">
          <w:delText xml:space="preserve"> patterns</w:delText>
        </w:r>
        <w:r w:rsidR="00E54CA0" w:rsidRPr="00DF3E0F" w:rsidDel="00DF3E0F">
          <w:delText>, namely</w:delText>
        </w:r>
      </w:del>
      <w:r w:rsidR="00E54CA0">
        <w:t xml:space="preserve"> </w:t>
      </w:r>
      <w:r w:rsidR="001F3C9B">
        <w:t xml:space="preserve">social distancing </w:t>
      </w:r>
      <w:r w:rsidR="00E54CA0">
        <w:t xml:space="preserve">and </w:t>
      </w:r>
      <w:r w:rsidR="001F3C9B">
        <w:t>intelligent behavior</w:t>
      </w:r>
      <w:r w:rsidR="00964D34">
        <w:t xml:space="preserve"> </w:t>
      </w:r>
      <w:r w:rsidR="00587830">
        <w:t>[</w:t>
      </w:r>
      <w:commentRangeStart w:id="31"/>
      <w:r w:rsidR="00587830">
        <w:t>ref</w:t>
      </w:r>
      <w:commentRangeEnd w:id="31"/>
      <w:r w:rsidR="006E42B4">
        <w:rPr>
          <w:rStyle w:val="CommentReference"/>
        </w:rPr>
        <w:commentReference w:id="31"/>
      </w:r>
      <w:r w:rsidR="00587830">
        <w:t>]</w:t>
      </w:r>
      <w:r w:rsidR="001F3C9B">
        <w:t>.</w:t>
      </w:r>
      <w:commentRangeEnd w:id="29"/>
      <w:r w:rsidR="006772E6">
        <w:rPr>
          <w:rStyle w:val="CommentReference"/>
        </w:rPr>
        <w:commentReference w:id="29"/>
      </w:r>
    </w:p>
    <w:p w14:paraId="4C549AAA" w14:textId="4B1673EB" w:rsidR="00DF3E0F" w:rsidRDefault="00DF3E0F" w:rsidP="00DF3E0F">
      <w:pPr>
        <w:pStyle w:val="NoSpacing"/>
        <w:bidi w:val="0"/>
      </w:pPr>
      <w:r>
        <w:t xml:space="preserve">@@@@@@ Decide whether to keep the social effects, read if it </w:t>
      </w:r>
      <w:proofErr w:type="spellStart"/>
      <w:r>
        <w:t>realy</w:t>
      </w:r>
      <w:proofErr w:type="spellEnd"/>
      <w:r>
        <w:t xml:space="preserve"> renders the stimuli UC @@@@@@</w:t>
      </w:r>
    </w:p>
    <w:p w14:paraId="69724A86" w14:textId="0EE1AE78" w:rsidR="00DF3E0F" w:rsidRDefault="00DF3E0F" w:rsidP="00DF3E0F">
      <w:pPr>
        <w:pStyle w:val="NoSpacing"/>
        <w:bidi w:val="0"/>
      </w:pPr>
      <w:r>
        <w:t>@@@@@@@@@@@@@@@@@@@@@@@@@@@@@@@@@@@@@@@@@@@@@@@@@</w:t>
      </w:r>
    </w:p>
    <w:p w14:paraId="58CEE5BE" w14:textId="77777777" w:rsidR="00DF3E0F" w:rsidRDefault="00DF3E0F" w:rsidP="00DF3E0F">
      <w:pPr>
        <w:pStyle w:val="NoSpacing"/>
        <w:bidi w:val="0"/>
      </w:pPr>
      <w:r>
        <w:t>@@@@@@@@@@@@@@@@@@@@@@@@@@@@@@@@@@@@@@@@@@@@@@@@@</w:t>
      </w:r>
    </w:p>
    <w:p w14:paraId="1D957B64" w14:textId="77777777" w:rsidR="00DF3E0F" w:rsidRDefault="00DF3E0F" w:rsidP="00DF3E0F">
      <w:pPr>
        <w:pStyle w:val="NoSpacing"/>
        <w:bidi w:val="0"/>
      </w:pPr>
      <w:r>
        <w:t>@@@@@@@@@@@@@@@@@@@@@@@@@@@@@@@@@@@@@@@@@@@@@@@@@</w:t>
      </w:r>
    </w:p>
    <w:p w14:paraId="15C05C5C" w14:textId="77777777" w:rsidR="00DF3E0F" w:rsidRDefault="00DF3E0F" w:rsidP="00DF3E0F">
      <w:pPr>
        <w:pStyle w:val="NoSpacing"/>
        <w:bidi w:val="0"/>
      </w:pPr>
      <w:r>
        <w:t>@@@@@@@@@@@@@@@@@@@@@@@@@@@@@@@@@@@@@@@@@@@@@@@@@</w:t>
      </w:r>
    </w:p>
    <w:p w14:paraId="4FD66016" w14:textId="77777777" w:rsidR="00976673" w:rsidRDefault="00976673" w:rsidP="00976673">
      <w:pPr>
        <w:pStyle w:val="Heading4"/>
        <w:bidi w:val="0"/>
      </w:pPr>
      <w:r>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32"/>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ins w:id="33" w:author="Chen Heller" w:date="2022-07-19T13:30:00Z">
        <w:r w:rsidR="00136373">
          <w:t>un</w:t>
        </w:r>
      </w:ins>
      <w:r w:rsidR="00E4565F">
        <w:t xml:space="preserve">conscious processes to </w:t>
      </w:r>
      <w:del w:id="34" w:author="Chen Heller" w:date="2022-07-19T13:30:00Z">
        <w:r w:rsidR="00E4565F" w:rsidDel="00136373">
          <w:delText>un</w:delText>
        </w:r>
      </w:del>
      <w:r w:rsidR="00E4565F">
        <w:t xml:space="preserve">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35"/>
      <w:r w:rsidR="007449E8">
        <w:t>REF</w:t>
      </w:r>
      <w:commentRangeEnd w:id="35"/>
      <w:r w:rsidR="007449E8">
        <w:rPr>
          <w:rStyle w:val="CommentReference"/>
        </w:rPr>
        <w:commentReference w:id="35"/>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32"/>
      <w:r w:rsidR="00A21522">
        <w:rPr>
          <w:rStyle w:val="CommentReference"/>
        </w:rPr>
        <w:commentReference w:id="32"/>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36"/>
      <w:r w:rsidR="00531AAE">
        <w:t>ref</w:t>
      </w:r>
      <w:commentRangeEnd w:id="36"/>
      <w:r w:rsidR="00AD6FB1">
        <w:rPr>
          <w:rStyle w:val="CommentReference"/>
        </w:rPr>
        <w:commentReference w:id="36"/>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37"/>
      <w:r w:rsidR="00CD009A">
        <w:t>ref</w:t>
      </w:r>
      <w:commentRangeEnd w:id="37"/>
      <w:r w:rsidR="007D164B">
        <w:rPr>
          <w:rStyle w:val="CommentReference"/>
        </w:rPr>
        <w:commentReference w:id="37"/>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38"/>
      <w:r w:rsidR="000E1037">
        <w:t>[ref]</w:t>
      </w:r>
      <w:commentRangeEnd w:id="38"/>
      <w:r w:rsidR="00BE3B54">
        <w:rPr>
          <w:rStyle w:val="CommentReference"/>
        </w:rPr>
        <w:commentReference w:id="38"/>
      </w:r>
      <w:r w:rsidR="002A2A03">
        <w:t>.</w:t>
      </w:r>
    </w:p>
    <w:p w14:paraId="2601E82D" w14:textId="18E78E4A" w:rsidR="002C1CE0" w:rsidRDefault="006E4F8B">
      <w:pPr>
        <w:pStyle w:val="Heading4"/>
        <w:bidi w:val="0"/>
      </w:pPr>
      <w:r>
        <w:t>Motion tracking vs keyboard</w:t>
      </w:r>
    </w:p>
    <w:p w14:paraId="36583870" w14:textId="26C5FA6C" w:rsidR="002C1CE0" w:rsidRDefault="00B66392" w:rsidP="00493304">
      <w:pPr>
        <w:pStyle w:val="NoSpacing"/>
        <w:bidi w:val="0"/>
        <w:rPr>
          <w:rtl/>
        </w:rPr>
      </w:pPr>
      <w:r>
        <w:t xml:space="preserve">Both these problems can be solved using </w:t>
      </w:r>
      <w:r w:rsidR="00DD44EB">
        <w:t>t</w:t>
      </w:r>
      <w:r w:rsidR="002C1CE0">
        <w:t>rajectory 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39"/>
      <w:r w:rsidR="004F4999">
        <w:t>ref</w:t>
      </w:r>
      <w:commentRangeEnd w:id="39"/>
      <w:r w:rsidR="004F4999">
        <w:rPr>
          <w:rStyle w:val="CommentReference"/>
        </w:rPr>
        <w:commentReference w:id="39"/>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 xml:space="preserve">Contrary </w:t>
      </w:r>
      <w:r w:rsidR="00A464E8">
        <w:lastRenderedPageBreak/>
        <w:t>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40"/>
      <w:r w:rsidR="00306D63">
        <w:t>ref</w:t>
      </w:r>
      <w:commentRangeEnd w:id="40"/>
      <w:r w:rsidR="00306D63">
        <w:rPr>
          <w:rStyle w:val="CommentReference"/>
        </w:rPr>
        <w:commentReference w:id="40"/>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41"/>
      <w:r w:rsidR="00FF2207">
        <w:t>ref</w:t>
      </w:r>
      <w:commentRangeEnd w:id="41"/>
      <w:r w:rsidR="00FF2207">
        <w:rPr>
          <w:rStyle w:val="CommentReference"/>
          <w:rtl/>
        </w:rPr>
        <w:commentReference w:id="41"/>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42"/>
      <w:r w:rsidR="00FF2207">
        <w:t>ref</w:t>
      </w:r>
      <w:commentRangeEnd w:id="42"/>
      <w:r w:rsidR="00FF2207">
        <w:rPr>
          <w:rStyle w:val="CommentReference"/>
        </w:rPr>
        <w:commentReference w:id="42"/>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43"/>
      <w:r w:rsidR="00D012CA">
        <w:t>ref</w:t>
      </w:r>
      <w:commentRangeEnd w:id="43"/>
      <w:r w:rsidR="00D012CA">
        <w:rPr>
          <w:rStyle w:val="CommentReference"/>
        </w:rPr>
        <w:commentReference w:id="43"/>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44"/>
      <w:r w:rsidR="00C34142">
        <w:t>ref</w:t>
      </w:r>
      <w:commentRangeEnd w:id="44"/>
      <w:r w:rsidR="005A4B8A">
        <w:rPr>
          <w:rStyle w:val="CommentReference"/>
        </w:rPr>
        <w:commentReference w:id="44"/>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74FFDFA6" w14:textId="3E838E4D"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 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45"/>
      <w:r w:rsidR="00F6282F">
        <w:t>ref</w:t>
      </w:r>
      <w:commentRangeEnd w:id="45"/>
      <w:r w:rsidR="00F6282F">
        <w:rPr>
          <w:rStyle w:val="CommentReference"/>
        </w:rPr>
        <w:commentReference w:id="45"/>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ins w:id="46" w:author="Chen Heller" w:date="2022-07-19T13:53:00Z">
        <w:r w:rsidR="0032453F">
          <w:t>ly</w:t>
        </w:r>
      </w:ins>
      <w:r w:rsidR="008E0CE3">
        <w:t xml:space="preserve"> [</w:t>
      </w:r>
      <w:commentRangeStart w:id="47"/>
      <w:r w:rsidR="008E0CE3">
        <w:t>ref</w:t>
      </w:r>
      <w:commentRangeEnd w:id="47"/>
      <w:r w:rsidR="00F6282F">
        <w:rPr>
          <w:rStyle w:val="CommentReference"/>
        </w:rPr>
        <w:commentReference w:id="47"/>
      </w:r>
      <w:r w:rsidR="008E0CE3">
        <w:t>]</w:t>
      </w:r>
      <w:r w:rsidR="003C57F0">
        <w:t>.</w:t>
      </w:r>
      <w:r w:rsidR="00471A10">
        <w:t xml:space="preserve"> In a similar experiment </w:t>
      </w:r>
      <w:del w:id="48" w:author="Chen Heller" w:date="2022-07-19T13:53:00Z">
        <w:r w:rsidR="00861428" w:rsidDel="00D7154A">
          <w:delText xml:space="preserve">the concept of </w:delText>
        </w:r>
      </w:del>
      <w:r w:rsidR="00861428">
        <w:t xml:space="preserve">digits or letters </w:t>
      </w:r>
      <w:del w:id="49" w:author="Chen Heller" w:date="2022-07-19T13:53:00Z">
        <w:r w:rsidR="00861428" w:rsidDel="00D7154A">
          <w:delText>was primed</w:delText>
        </w:r>
      </w:del>
      <w:ins w:id="50" w:author="Chen Heller" w:date="2022-07-19T13:53:00Z">
        <w:r w:rsidR="00D7154A">
          <w:t>were primed</w:t>
        </w:r>
      </w:ins>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51"/>
      <w:r w:rsidR="008E0CE3">
        <w:t>ref</w:t>
      </w:r>
      <w:commentRangeEnd w:id="51"/>
      <w:r w:rsidR="005B2A6E">
        <w:rPr>
          <w:rStyle w:val="CommentReference"/>
        </w:rPr>
        <w:commentReference w:id="51"/>
      </w:r>
      <w:r w:rsidR="008E0CE3">
        <w:t>]</w:t>
      </w:r>
      <w:r w:rsidR="008D1032">
        <w:t>.</w:t>
      </w:r>
      <w:r w:rsidR="00E8074E">
        <w:t xml:space="preserve"> Finally, another study used movement tracking </w:t>
      </w:r>
      <w:r w:rsidR="002B390A">
        <w:t xml:space="preserve">to demonstrate the </w:t>
      </w:r>
      <w:r w:rsidR="00315F51">
        <w:t>role of attention in facilitating priming</w:t>
      </w:r>
      <w:r w:rsidR="003F043B">
        <w:t xml:space="preserve"> [</w:t>
      </w:r>
      <w:commentRangeStart w:id="52"/>
      <w:r w:rsidR="003F043B">
        <w:t>ref</w:t>
      </w:r>
      <w:commentRangeEnd w:id="52"/>
      <w:r w:rsidR="00DB43B1">
        <w:rPr>
          <w:rStyle w:val="CommentReference"/>
        </w:rPr>
        <w:commentReference w:id="52"/>
      </w:r>
      <w:r w:rsidR="003F043B">
        <w:t>]</w:t>
      </w:r>
      <w:r w:rsidR="00D30D79">
        <w:t>:</w:t>
      </w:r>
      <w:r w:rsidR="003F043B">
        <w:t xml:space="preserve"> </w:t>
      </w:r>
      <w:r w:rsidR="00796416">
        <w:t xml:space="preserve">subjects </w:t>
      </w:r>
      <w:r w:rsidR="003C7461">
        <w:t>were asked</w:t>
      </w:r>
      <w:r w:rsidR="00796416">
        <w:t xml:space="preserve"> to judge </w:t>
      </w:r>
      <w:r w:rsidR="00226FFE">
        <w:t xml:space="preserve">a </w:t>
      </w:r>
      <w:r w:rsidR="003C7461">
        <w:t xml:space="preserve">target </w:t>
      </w:r>
      <w:r w:rsidR="00226FFE">
        <w:t>digit as larger or smaller than 5</w:t>
      </w:r>
      <w:r w:rsidR="003C7461">
        <w:t>, and</w:t>
      </w:r>
      <w:r w:rsidR="00226FFE">
        <w:t xml:space="preserve"> </w:t>
      </w:r>
      <w:r w:rsidR="003F043B">
        <w:t>exhibited</w:t>
      </w:r>
      <w:r w:rsidR="00226FFE">
        <w:t xml:space="preserve"> longer reach trajectories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53"/>
      <w:r w:rsidR="00DB43B1">
        <w:t>ref</w:t>
      </w:r>
      <w:commentRangeEnd w:id="53"/>
      <w:r w:rsidR="0073604D">
        <w:rPr>
          <w:rStyle w:val="CommentReference"/>
        </w:rPr>
        <w:commentReference w:id="53"/>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391E7EB3"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movement tracking and keyboards RTs, yet without directly comparing between them. </w:t>
      </w:r>
      <w:commentRangeStart w:id="54"/>
      <w:r>
        <w:t>In the first</w:t>
      </w:r>
      <w:commentRangeEnd w:id="54"/>
      <w:r w:rsidR="00004FB0">
        <w:rPr>
          <w:rStyle w:val="CommentReference"/>
        </w:rPr>
        <w:commentReference w:id="54"/>
      </w:r>
      <w:r w:rsidR="00903502">
        <w:t>,</w:t>
      </w:r>
      <w:r w:rsidR="006B0DA6">
        <w:t xml:space="preserve"> keyboard responses </w:t>
      </w:r>
      <w:r w:rsidR="00623DF1">
        <w:t>were affected by</w:t>
      </w:r>
      <w:r w:rsidR="006B0DA6">
        <w:t xml:space="preserve"> prime</w:t>
      </w:r>
      <w:r w:rsidR="00623DF1">
        <w:t>-target congruency</w:t>
      </w:r>
      <w:r w:rsidR="006B0DA6">
        <w:t xml:space="preserve">, </w:t>
      </w:r>
      <w:r w:rsidR="00623DF1">
        <w:t xml:space="preserve">and </w:t>
      </w:r>
      <w:r w:rsidR="006B0DA6">
        <w:t xml:space="preserve">motion tracking </w:t>
      </w:r>
      <w:r w:rsidR="00BE34E7">
        <w:t>show</w:t>
      </w:r>
      <w:r w:rsidR="00623DF1">
        <w:t>ed</w:t>
      </w:r>
      <w:r w:rsidR="00BE34E7">
        <w:t xml:space="preserve"> </w:t>
      </w:r>
      <w:r w:rsidR="00266F20">
        <w:t xml:space="preserve">that </w:t>
      </w:r>
      <w:r w:rsidR="00453448">
        <w:t>it also affect</w:t>
      </w:r>
      <w:r w:rsidR="00623DF1">
        <w:t>ed</w:t>
      </w:r>
      <w:r w:rsidR="00453448">
        <w:t xml:space="preserve"> the </w:t>
      </w:r>
      <w:r w:rsidR="00587C11">
        <w:t xml:space="preserve">ongoing </w:t>
      </w:r>
      <w:r w:rsidR="00453448">
        <w:t xml:space="preserve">execution of the motor response. </w:t>
      </w:r>
      <w:r w:rsidR="001610B1">
        <w:t xml:space="preserve">This </w:t>
      </w:r>
      <w:r w:rsidR="00623DF1">
        <w:t xml:space="preserve">served as basis for </w:t>
      </w:r>
      <w:r w:rsidR="001610B1">
        <w:t xml:space="preserve">the </w:t>
      </w:r>
      <w:r w:rsidR="00623DF1">
        <w:t xml:space="preserve">conclusion </w:t>
      </w:r>
      <w:r w:rsidR="001610B1">
        <w:t xml:space="preserve">that </w:t>
      </w:r>
      <w:r w:rsidR="00891372">
        <w:t>t</w:t>
      </w:r>
      <w:r w:rsidR="00073924">
        <w:t xml:space="preserve">he motor </w:t>
      </w:r>
      <w:r w:rsidR="00891372">
        <w:t>response is</w:t>
      </w:r>
      <w:r w:rsidR="00073924">
        <w:t xml:space="preserve"> based on feedforward processing</w:t>
      </w:r>
      <w:r w:rsidR="00D210F4">
        <w:t xml:space="preserve"> that </w:t>
      </w:r>
      <w:r w:rsidR="0018223D">
        <w:t xml:space="preserve">is </w:t>
      </w:r>
      <w:r w:rsidR="009E013B">
        <w:t xml:space="preserve">first </w:t>
      </w:r>
      <w:r w:rsidR="0018223D">
        <w:t>evoked by</w:t>
      </w:r>
      <w:r w:rsidR="00C17DE0">
        <w:t xml:space="preserve"> </w:t>
      </w:r>
      <w:r w:rsidR="00D210F4">
        <w:t>the prime</w:t>
      </w:r>
      <w:r w:rsidR="0018223D">
        <w:t>,</w:t>
      </w:r>
      <w:r w:rsidR="00D210F4">
        <w:t xml:space="preserve"> and </w:t>
      </w:r>
      <w:r w:rsidR="00E62162">
        <w:t xml:space="preserve">then </w:t>
      </w:r>
      <w:r w:rsidR="00D210F4">
        <w:t>correct</w:t>
      </w:r>
      <w:r w:rsidR="0018223D">
        <w:t>ed</w:t>
      </w:r>
      <w:r w:rsidR="00E62162">
        <w:t xml:space="preserve"> once the target becomes available</w:t>
      </w:r>
      <w:r w:rsidR="009E013B">
        <w:t xml:space="preserve"> [</w:t>
      </w:r>
      <w:commentRangeStart w:id="55"/>
      <w:r w:rsidR="009E013B">
        <w:t>ref</w:t>
      </w:r>
      <w:commentRangeEnd w:id="55"/>
      <w:r w:rsidR="00A21C84">
        <w:rPr>
          <w:rStyle w:val="CommentReference"/>
        </w:rPr>
        <w:commentReference w:id="55"/>
      </w:r>
      <w:r w:rsidR="009E013B">
        <w:t>]</w:t>
      </w:r>
      <w:r w:rsidR="001D5177">
        <w:t>.</w:t>
      </w:r>
      <w:r w:rsidR="0021465D">
        <w:t xml:space="preserve"> </w:t>
      </w:r>
      <w:commentRangeStart w:id="56"/>
      <w:r w:rsidR="007D1608">
        <w:t xml:space="preserve">In </w:t>
      </w:r>
      <w:r w:rsidR="00FC1674">
        <w:t xml:space="preserve">the second study, </w:t>
      </w:r>
      <w:commentRangeEnd w:id="56"/>
      <w:r w:rsidR="00E86E51">
        <w:rPr>
          <w:rStyle w:val="CommentReference"/>
        </w:rPr>
        <w:commentReference w:id="56"/>
      </w:r>
      <w:r w:rsidR="008838A7">
        <w:t xml:space="preserve">the </w:t>
      </w:r>
      <w:r w:rsidR="00FC1674">
        <w:t xml:space="preserve">effects </w:t>
      </w:r>
      <w:r w:rsidR="008838A7">
        <w:t xml:space="preserve">of </w:t>
      </w:r>
      <w:r w:rsidR="005B3FFA">
        <w:t>unconscious</w:t>
      </w:r>
      <w:r w:rsidR="008838A7">
        <w:t xml:space="preserve"> processing in the dorsal strea</w:t>
      </w:r>
      <w:r w:rsidR="00FC1674">
        <w:t xml:space="preserve">m </w:t>
      </w:r>
      <w:r w:rsidR="00E86E51">
        <w:t>were</w:t>
      </w:r>
      <w:r w:rsidR="00FC1674">
        <w:t xml:space="preserve"> tested.</w:t>
      </w:r>
      <w:r w:rsidR="008838A7">
        <w:t xml:space="preserve"> </w:t>
      </w:r>
      <w:r w:rsidR="00FC1674">
        <w:t xml:space="preserve">Alongside the keyboard-RT effect, </w:t>
      </w:r>
      <w:r w:rsidR="008838A7">
        <w:t xml:space="preserve">motion tracking was </w:t>
      </w:r>
      <w:r w:rsidR="00FC1674">
        <w:t xml:space="preserve">held </w:t>
      </w:r>
      <w:r w:rsidR="008838A7">
        <w:t xml:space="preserve">to </w:t>
      </w:r>
      <w:r w:rsidR="00FC1674">
        <w:t xml:space="preserve">index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processing</w:t>
      </w:r>
      <w:r w:rsidR="00FC1674">
        <w:t>, under the assumption that</w:t>
      </w:r>
      <w:r w:rsidR="00B61C47">
        <w:t xml:space="preserv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57"/>
      <w:r w:rsidR="000A70AF">
        <w:t>ref</w:t>
      </w:r>
      <w:commentRangeEnd w:id="57"/>
      <w:r w:rsidR="00716570">
        <w:rPr>
          <w:rStyle w:val="CommentReference"/>
        </w:rPr>
        <w:commentReference w:id="57"/>
      </w:r>
      <w:r w:rsidR="000A70AF">
        <w:t>]</w:t>
      </w:r>
      <w:r w:rsidR="00B61C47">
        <w:t>.</w:t>
      </w:r>
    </w:p>
    <w:p w14:paraId="1CA689B9" w14:textId="77777777" w:rsidR="00976673" w:rsidRDefault="00976673" w:rsidP="00976673">
      <w:pPr>
        <w:pStyle w:val="Heading4"/>
        <w:bidi w:val="0"/>
      </w:pPr>
      <w:r>
        <w:t>Xiao + reaching vs mouse</w:t>
      </w:r>
    </w:p>
    <w:p w14:paraId="6EF1AF94" w14:textId="44207077" w:rsidR="00DF649A" w:rsidRDefault="00347120" w:rsidP="00B420F1">
      <w:pPr>
        <w:pStyle w:val="NoSpacing"/>
        <w:bidi w:val="0"/>
      </w:pPr>
      <w:r>
        <w:t xml:space="preserve">To date, </w:t>
      </w:r>
      <w:r w:rsidR="005B7C15">
        <w:t xml:space="preserve">only </w:t>
      </w:r>
      <w:commentRangeStart w:id="58"/>
      <w:r w:rsidR="005B7C15">
        <w:t xml:space="preserve">one study </w:t>
      </w:r>
      <w:r>
        <w:t xml:space="preserve">directly </w:t>
      </w:r>
      <w:commentRangeEnd w:id="58"/>
      <w:r w:rsidR="00E52148">
        <w:rPr>
          <w:rStyle w:val="CommentReference"/>
        </w:rPr>
        <w:commentReference w:id="58"/>
      </w:r>
      <w:r>
        <w:t xml:space="preserve">compared the strength of the effects revealed by keyboard presses and motion tracking </w:t>
      </w:r>
      <w:r w:rsidR="00A923D1">
        <w:t>[</w:t>
      </w:r>
      <w:commentRangeStart w:id="59"/>
      <w:r w:rsidR="00A923D1">
        <w:t>ref</w:t>
      </w:r>
      <w:commentRangeEnd w:id="59"/>
      <w:r w:rsidR="005859F9">
        <w:rPr>
          <w:rStyle w:val="CommentReference"/>
        </w:rPr>
        <w:commentReference w:id="59"/>
      </w:r>
      <w:r w:rsidR="00A923D1">
        <w:t>]</w:t>
      </w:r>
      <w:r>
        <w:t xml:space="preserve">. The authors </w:t>
      </w:r>
      <w:r w:rsidR="00D10F26">
        <w:t xml:space="preserve">concluded </w:t>
      </w:r>
      <w:commentRangeStart w:id="60"/>
      <w:r w:rsidR="00D10F26">
        <w:t xml:space="preserve">that </w:t>
      </w:r>
      <w:r w:rsidR="00856683">
        <w:t>positive / negative primes facilitat</w:t>
      </w:r>
      <w:r w:rsidR="00AC0289">
        <w:t>e</w:t>
      </w:r>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commentRangeEnd w:id="60"/>
      <w:r w:rsidR="00AC0289">
        <w:rPr>
          <w:rStyle w:val="CommentReference"/>
        </w:rPr>
        <w:commentReference w:id="60"/>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61"/>
      <w:r w:rsidR="000D172B">
        <w:t>ref</w:t>
      </w:r>
      <w:commentRangeEnd w:id="61"/>
      <w:r w:rsidR="00116C56">
        <w:rPr>
          <w:rStyle w:val="CommentReference"/>
        </w:rPr>
        <w:commentReference w:id="61"/>
      </w:r>
      <w:r w:rsidR="000D172B">
        <w:t xml:space="preserve">]. </w:t>
      </w:r>
      <w:r w:rsidR="00744990">
        <w:t>Finally,</w:t>
      </w:r>
      <w:r w:rsidR="000B62AF">
        <w:t xml:space="preserve"> </w:t>
      </w:r>
      <w:r w:rsidR="00C74577">
        <w:t xml:space="preserve">the number of trials in the awareness task was XX, which might be underpowered for detecting awareness </w:t>
      </w:r>
      <w:r w:rsidR="006711BF">
        <w:t>[ref</w:t>
      </w:r>
      <w:r w:rsidR="00FA7190">
        <w:t>]</w:t>
      </w:r>
      <w:r w:rsidR="00F42D58">
        <w:t>.</w:t>
      </w:r>
    </w:p>
    <w:p w14:paraId="2FA79B92" w14:textId="3DAE713B" w:rsidR="00DF649A" w:rsidRDefault="00744990" w:rsidP="000A1965">
      <w:pPr>
        <w:pStyle w:val="NoSpacing"/>
        <w:bidi w:val="0"/>
      </w:pPr>
      <w:commentRangeStart w:id="62"/>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commentRangeEnd w:id="62"/>
      <w:r w:rsidR="00D06351">
        <w:rPr>
          <w:rStyle w:val="CommentReference"/>
        </w:rPr>
        <w:commentReference w:id="62"/>
      </w:r>
    </w:p>
    <w:p w14:paraId="017CF663" w14:textId="5D617D23" w:rsidR="008673AD" w:rsidRDefault="00D06351" w:rsidP="003C7FCB">
      <w:pPr>
        <w:pStyle w:val="NoSpacing"/>
        <w:bidi w:val="0"/>
      </w:pPr>
      <w:r>
        <w:t xml:space="preserve">Notably, this study used mouse tracking and not </w:t>
      </w:r>
      <w:r w:rsidR="004E6BC3">
        <w:t>reaching movements</w:t>
      </w:r>
      <w:r>
        <w:t>, which might be less sensitive</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63"/>
      <w:r w:rsidR="004163F8">
        <w:t>ref</w:t>
      </w:r>
      <w:commentRangeEnd w:id="63"/>
      <w:r w:rsidR="000152A6">
        <w:rPr>
          <w:rStyle w:val="CommentReference"/>
        </w:rPr>
        <w:commentReference w:id="63"/>
      </w:r>
      <w:r w:rsidR="004163F8">
        <w:t>]</w:t>
      </w:r>
      <w:r w:rsidR="00667B71">
        <w:t xml:space="preserve">, </w:t>
      </w:r>
      <w:r w:rsidR="00173A5A">
        <w:lastRenderedPageBreak/>
        <w:t>which</w:t>
      </w:r>
      <w:r w:rsidR="00BE4ADB">
        <w:t xml:space="preserve"> can </w:t>
      </w:r>
      <w:r w:rsidR="00007C6C">
        <w:t>affect the trajectory and timing</w:t>
      </w:r>
      <w:r w:rsidR="001E73BA">
        <w:t xml:space="preserve"> </w:t>
      </w:r>
      <w:r w:rsidR="00173A5A">
        <w:t xml:space="preserve">of the movements </w:t>
      </w:r>
      <w:r w:rsidR="001E73BA">
        <w:t>[</w:t>
      </w:r>
      <w:commentRangeStart w:id="64"/>
      <w:r w:rsidR="001E73BA">
        <w:t>ref</w:t>
      </w:r>
      <w:commentRangeEnd w:id="64"/>
      <w:r w:rsidR="001E73BA">
        <w:rPr>
          <w:rStyle w:val="CommentReference"/>
        </w:rPr>
        <w:commentReference w:id="64"/>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65"/>
      <w:r w:rsidR="00D06152">
        <w:t>ref</w:t>
      </w:r>
      <w:commentRangeEnd w:id="65"/>
      <w:r w:rsidR="00293C44">
        <w:rPr>
          <w:rStyle w:val="CommentReference"/>
        </w:rPr>
        <w:commentReference w:id="65"/>
      </w:r>
      <w:r w:rsidR="00D06152">
        <w:t>]</w:t>
      </w:r>
      <w:r w:rsidR="000B5F56">
        <w:t xml:space="preserve">. </w:t>
      </w:r>
      <w:r w:rsidR="003C7FCB">
        <w:t>Reaching movements are also more intuitive than using a mouse, making them less effortful and possibl</w:t>
      </w:r>
      <w:ins w:id="66" w:author="Chen Heller" w:date="2022-07-19T14:05:00Z">
        <w:r w:rsidR="000475DF">
          <w:t>y</w:t>
        </w:r>
      </w:ins>
      <w:del w:id="67" w:author="Chen Heller" w:date="2022-07-19T14:05:00Z">
        <w:r w:rsidR="003C7FCB" w:rsidDel="000475DF">
          <w:delText>e</w:delText>
        </w:r>
      </w:del>
      <w:r w:rsidR="003C7FCB">
        <w:t xml:space="preserve"> more likely to express fluctuations in the decision [</w:t>
      </w:r>
      <w:commentRangeStart w:id="68"/>
      <w:r w:rsidR="003C7FCB">
        <w:t>ref</w:t>
      </w:r>
      <w:commentRangeEnd w:id="68"/>
      <w:r w:rsidR="003C7FCB">
        <w:rPr>
          <w:rStyle w:val="CommentReference"/>
        </w:rPr>
        <w:commentReference w:id="68"/>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69"/>
      <w:r w:rsidR="003C7FCB">
        <w:t>ref</w:t>
      </w:r>
      <w:commentRangeEnd w:id="69"/>
      <w:r w:rsidR="003C7FCB">
        <w:rPr>
          <w:rStyle w:val="CommentReference"/>
        </w:rPr>
        <w:commentReference w:id="69"/>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05F904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ins w:id="70" w:author="Chen Heller" w:date="2022-07-19T14:09:00Z">
        <w:r w:rsidR="00802ACC">
          <w:t xml:space="preserve">be </w:t>
        </w:r>
      </w:ins>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ins w:id="71" w:author="Chen Heller" w:date="2022-07-19T14:10:00Z">
        <w:r w:rsidR="0043034C">
          <w:t>n</w:t>
        </w:r>
      </w:ins>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r w:rsidR="00187EC9">
        <w:t xml:space="preserve">subjec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4F4E89">
        <w:t xml:space="preserve">They 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 reaching trajectories</w:t>
      </w:r>
      <w:commentRangeStart w:id="72"/>
      <w:r w:rsidR="00620379">
        <w:t xml:space="preserve"> are</w:t>
      </w:r>
      <w:commentRangeEnd w:id="72"/>
      <w:r w:rsidR="0073711D">
        <w:rPr>
          <w:rStyle w:val="CommentReference"/>
        </w:rPr>
        <w:commentReference w:id="72"/>
      </w:r>
      <w:r w:rsidR="00620379">
        <w:t xml:space="preserve">. In </w:t>
      </w:r>
      <w:r w:rsidR="00495453">
        <w:t>the fourth experiment</w:t>
      </w:r>
      <w:r w:rsidR="00620379">
        <w:t xml:space="preserve">, I expected to find </w:t>
      </w:r>
      <w:r w:rsidR="00495453">
        <w:t xml:space="preserve">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45564E9E" w14:textId="31753AD2" w:rsidR="00BA41CF" w:rsidRDefault="00ED60E1" w:rsidP="00E22EFB">
      <w:pPr>
        <w:pStyle w:val="Heading3"/>
        <w:bidi w:val="0"/>
        <w:rPr>
          <w:ins w:id="73" w:author="Chen Heller" w:date="2022-07-19T15:06:00Z"/>
        </w:rPr>
      </w:pPr>
      <w:r>
        <w:t>Exp 1</w:t>
      </w:r>
    </w:p>
    <w:p w14:paraId="4F322CBE" w14:textId="3145296C" w:rsidR="00C3013B" w:rsidRPr="00C32066" w:rsidRDefault="003F5172">
      <w:pPr>
        <w:pStyle w:val="NoSpacing"/>
        <w:bidi w:val="0"/>
        <w:rPr>
          <w:ins w:id="74" w:author="Chen Heller" w:date="2022-07-19T16:14:00Z"/>
        </w:rPr>
        <w:pPrChange w:id="75" w:author="Chen Heller" w:date="2022-07-19T16:14:00Z">
          <w:pPr>
            <w:pStyle w:val="Heading3"/>
            <w:bidi w:val="0"/>
          </w:pPr>
        </w:pPrChange>
      </w:pPr>
      <w:ins w:id="76" w:author="Chen Heller" w:date="2022-07-19T15:31:00Z">
        <w:r>
          <w:t>The first experimen</w:t>
        </w:r>
      </w:ins>
      <w:ins w:id="77" w:author="Chen Heller" w:date="2022-07-19T15:32:00Z">
        <w:r>
          <w:t>t</w:t>
        </w:r>
      </w:ins>
      <w:ins w:id="78" w:author="Chen Heller" w:date="2022-07-19T15:36:00Z">
        <w:r w:rsidR="00DC26A2">
          <w:t xml:space="preserve"> was conducted to </w:t>
        </w:r>
      </w:ins>
      <w:ins w:id="79" w:author="Chen Heller" w:date="2022-07-19T16:01:00Z">
        <w:r w:rsidR="00302874">
          <w:t>acknowledge</w:t>
        </w:r>
      </w:ins>
      <w:ins w:id="80" w:author="Chen Heller" w:date="2022-07-19T15:37:00Z">
        <w:r w:rsidR="00DC26A2">
          <w:t xml:space="preserve"> the </w:t>
        </w:r>
      </w:ins>
      <w:ins w:id="81" w:author="Chen Heller" w:date="2022-07-19T15:40:00Z">
        <w:r w:rsidR="00226189">
          <w:t xml:space="preserve">essentials </w:t>
        </w:r>
      </w:ins>
      <w:ins w:id="82" w:author="Chen Heller" w:date="2022-07-19T15:37:00Z">
        <w:r w:rsidR="00DC26A2">
          <w:t xml:space="preserve">of running a motion tracking experiment and to </w:t>
        </w:r>
      </w:ins>
      <w:ins w:id="83" w:author="Chen Heller" w:date="2022-07-19T15:38:00Z">
        <w:r w:rsidR="008B0370">
          <w:t xml:space="preserve">provide us with </w:t>
        </w:r>
      </w:ins>
      <w:ins w:id="84" w:author="Chen Heller" w:date="2022-07-19T15:37:00Z">
        <w:r w:rsidR="00DC26A2">
          <w:t xml:space="preserve">a </w:t>
        </w:r>
      </w:ins>
      <w:ins w:id="85" w:author="Chen Heller" w:date="2022-07-19T15:43:00Z">
        <w:r w:rsidR="005875E6">
          <w:t xml:space="preserve">first </w:t>
        </w:r>
      </w:ins>
      <w:ins w:id="86" w:author="Chen Heller" w:date="2022-07-19T15:37:00Z">
        <w:r w:rsidR="00DC26A2">
          <w:t xml:space="preserve">dataset </w:t>
        </w:r>
      </w:ins>
      <w:ins w:id="87" w:author="Chen Heller" w:date="2022-07-19T15:39:00Z">
        <w:r w:rsidR="00864858">
          <w:t>to experiment with</w:t>
        </w:r>
      </w:ins>
      <w:ins w:id="88" w:author="Chen Heller" w:date="2022-07-19T15:43:00Z">
        <w:r w:rsidR="005875E6">
          <w:t xml:space="preserve">. </w:t>
        </w:r>
      </w:ins>
      <w:ins w:id="89" w:author="Chen Heller" w:date="2022-07-19T15:41:00Z">
        <w:r w:rsidR="00794365">
          <w:t xml:space="preserve">The </w:t>
        </w:r>
      </w:ins>
      <w:ins w:id="90" w:author="Chen Heller" w:date="2022-07-19T16:02:00Z">
        <w:r w:rsidR="007231AE">
          <w:t xml:space="preserve">end </w:t>
        </w:r>
      </w:ins>
      <w:ins w:id="91" w:author="Chen Heller" w:date="2022-07-19T15:41:00Z">
        <w:r w:rsidR="00794365">
          <w:t xml:space="preserve">goal was to </w:t>
        </w:r>
      </w:ins>
      <w:ins w:id="92" w:author="Chen Heller" w:date="2022-07-19T15:42:00Z">
        <w:r w:rsidR="00794365">
          <w:t xml:space="preserve">troubleshoot </w:t>
        </w:r>
        <w:r w:rsidR="00502539">
          <w:t xml:space="preserve">the experiment </w:t>
        </w:r>
      </w:ins>
      <w:ins w:id="93" w:author="Chen Heller" w:date="2022-07-19T15:48:00Z">
        <w:r w:rsidR="000C2171">
          <w:t>and the motion tacking</w:t>
        </w:r>
      </w:ins>
      <w:ins w:id="94" w:author="Chen Heller" w:date="2022-07-19T15:54:00Z">
        <w:r w:rsidR="00F06477">
          <w:t xml:space="preserve"> system</w:t>
        </w:r>
      </w:ins>
      <w:ins w:id="95" w:author="Chen Heller" w:date="2022-07-19T15:48:00Z">
        <w:r w:rsidR="000C2171">
          <w:t xml:space="preserve"> </w:t>
        </w:r>
      </w:ins>
      <w:ins w:id="96" w:author="Chen Heller" w:date="2022-07-19T15:44:00Z">
        <w:r w:rsidR="00212D8D">
          <w:t xml:space="preserve">and to establish </w:t>
        </w:r>
      </w:ins>
      <w:ins w:id="97" w:author="Chen Heller" w:date="2022-07-19T15:47:00Z">
        <w:r w:rsidR="000C2171">
          <w:t xml:space="preserve">an analysis environment </w:t>
        </w:r>
      </w:ins>
      <w:ins w:id="98" w:author="Chen Heller" w:date="2022-07-19T15:48:00Z">
        <w:r w:rsidR="000C2171">
          <w:t>th</w:t>
        </w:r>
      </w:ins>
      <w:ins w:id="99" w:author="Chen Heller" w:date="2022-07-19T15:54:00Z">
        <w:r w:rsidR="00F06477">
          <w:t>at</w:t>
        </w:r>
      </w:ins>
      <w:ins w:id="100" w:author="Chen Heller" w:date="2022-07-19T15:48:00Z">
        <w:r w:rsidR="000C2171">
          <w:t xml:space="preserve"> is capable of extracting meaningful parameters </w:t>
        </w:r>
        <w:r w:rsidR="005F7169">
          <w:t xml:space="preserve">from </w:t>
        </w:r>
        <w:r w:rsidR="000C2171">
          <w:t>the recorded movements.</w:t>
        </w:r>
      </w:ins>
      <w:ins w:id="101" w:author="Chen Heller" w:date="2022-07-19T15:49:00Z">
        <w:r w:rsidR="005F7169">
          <w:t xml:space="preserve"> </w:t>
        </w:r>
      </w:ins>
      <w:ins w:id="102" w:author="Chen Heller" w:date="2022-07-19T16:13:00Z">
        <w:r w:rsidR="00C2650D">
          <w:t xml:space="preserve">We </w:t>
        </w:r>
      </w:ins>
      <w:ins w:id="103" w:author="Chen Heller" w:date="2022-07-19T16:15:00Z">
        <w:r w:rsidR="00BA1DC1">
          <w:t xml:space="preserve">were hoping </w:t>
        </w:r>
      </w:ins>
      <w:ins w:id="104" w:author="Chen Heller" w:date="2022-07-19T16:13:00Z">
        <w:r w:rsidR="00C2650D">
          <w:t xml:space="preserve">to </w:t>
        </w:r>
        <w:r w:rsidR="002C4795">
          <w:t>locate an UC effec</w:t>
        </w:r>
      </w:ins>
      <w:ins w:id="105" w:author="Chen Heller" w:date="2022-07-19T16:14:00Z">
        <w:r w:rsidR="002C4795">
          <w:t xml:space="preserve">t in </w:t>
        </w:r>
        <w:r w:rsidR="00077925">
          <w:t xml:space="preserve">at least </w:t>
        </w:r>
        <w:r w:rsidR="002C4795">
          <w:t xml:space="preserve">one of the parameters and </w:t>
        </w:r>
      </w:ins>
      <w:ins w:id="106" w:author="Chen Heller" w:date="2022-07-19T15:49:00Z">
        <w:r w:rsidR="005F7169">
          <w:t xml:space="preserve">tweak </w:t>
        </w:r>
      </w:ins>
      <w:ins w:id="107" w:author="Chen Heller" w:date="2022-07-19T15:54:00Z">
        <w:r w:rsidR="00F06477">
          <w:t>the</w:t>
        </w:r>
      </w:ins>
      <w:ins w:id="108" w:author="Chen Heller" w:date="2022-07-19T16:03:00Z">
        <w:r w:rsidR="00C5611F">
          <w:t xml:space="preserve"> </w:t>
        </w:r>
      </w:ins>
      <w:ins w:id="109" w:author="Chen Heller" w:date="2022-07-19T15:54:00Z">
        <w:r w:rsidR="00F06477">
          <w:t xml:space="preserve">experiments </w:t>
        </w:r>
      </w:ins>
      <w:ins w:id="110" w:author="Chen Heller" w:date="2022-07-19T16:15:00Z">
        <w:r w:rsidR="00BA1DC1">
          <w:t xml:space="preserve">that followed </w:t>
        </w:r>
      </w:ins>
      <w:ins w:id="111" w:author="Chen Heller" w:date="2022-07-19T16:03:00Z">
        <w:r w:rsidR="00C5611F">
          <w:t xml:space="preserve">(e.g., change the RT or training length) </w:t>
        </w:r>
      </w:ins>
      <w:ins w:id="112" w:author="Chen Heller" w:date="2022-07-19T16:14:00Z">
        <w:r w:rsidR="005A1D56">
          <w:t xml:space="preserve">to maximize its </w:t>
        </w:r>
        <w:r w:rsidR="00077925">
          <w:t>size</w:t>
        </w:r>
        <w:r w:rsidR="005A1D56">
          <w:t>.</w:t>
        </w:r>
      </w:ins>
    </w:p>
    <w:p w14:paraId="4253545E" w14:textId="0879D1A3" w:rsidR="00BA41CF" w:rsidRPr="00BA41CF" w:rsidRDefault="00BA41CF">
      <w:pPr>
        <w:pStyle w:val="Heading4"/>
        <w:bidi w:val="0"/>
        <w:pPrChange w:id="113" w:author="Liad Mudrik" w:date="2022-07-10T09:23:00Z">
          <w:pPr>
            <w:pStyle w:val="Heading3"/>
            <w:bidi w:val="0"/>
          </w:pPr>
        </w:pPrChange>
      </w:pPr>
      <w:r>
        <w:t>Methods</w:t>
      </w:r>
    </w:p>
    <w:p w14:paraId="0D1ADB73" w14:textId="0498850D" w:rsidR="002057FC" w:rsidRDefault="002057FC" w:rsidP="002F5F3E">
      <w:pPr>
        <w:pStyle w:val="Heading5"/>
        <w:bidi w:val="0"/>
      </w:pPr>
      <w:r>
        <w:t>Participants</w:t>
      </w:r>
    </w:p>
    <w:p w14:paraId="6A35019C" w14:textId="7001670A" w:rsidR="00422E34" w:rsidRPr="00422E34" w:rsidRDefault="00853F45" w:rsidP="00A7614E">
      <w:pPr>
        <w:pStyle w:val="NoSpacing"/>
        <w:bidi w:val="0"/>
      </w:pPr>
      <w:r>
        <w:t>Ten</w:t>
      </w:r>
      <w:r w:rsidR="00A95371">
        <w:t xml:space="preserve"> participants</w:t>
      </w:r>
      <w:r w:rsidR="002154F5">
        <w:t xml:space="preserve"> (</w:t>
      </w:r>
      <w:del w:id="114" w:author="Chen Heller" w:date="2022-07-19T14:19:00Z">
        <w:r w:rsidR="00514F93" w:rsidDel="00514F93">
          <w:delText>XX</w:delText>
        </w:r>
        <w:r w:rsidR="002154F5" w:rsidDel="00514F93">
          <w:delText xml:space="preserve"> </w:delText>
        </w:r>
      </w:del>
      <w:ins w:id="115" w:author="Chen Heller" w:date="2022-07-19T14:19:00Z">
        <w:r w:rsidR="00514F93">
          <w:t xml:space="preserve">8 </w:t>
        </w:r>
      </w:ins>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del w:id="116" w:author="Chen Heller" w:date="2022-07-19T14:19:00Z">
        <w:r w:rsidR="002154F5" w:rsidDel="00514F93">
          <w:delText xml:space="preserve">=??, </w:delText>
        </w:r>
      </w:del>
      <w:ins w:id="117" w:author="Chen Heller" w:date="2022-07-19T14:19:00Z">
        <w:r w:rsidR="00514F93">
          <w:t xml:space="preserve">=24.2, </w:t>
        </w:r>
      </w:ins>
      <w:r w:rsidR="002154F5">
        <w:t>SD</w:t>
      </w:r>
      <w:del w:id="118" w:author="Chen Heller" w:date="2022-07-19T14:20:00Z">
        <w:r w:rsidR="002154F5" w:rsidDel="00BA1978">
          <w:delText>=??)</w:delText>
        </w:r>
        <w:r w:rsidR="00A95371" w:rsidDel="00BA1978">
          <w:delText xml:space="preserve">. </w:delText>
        </w:r>
      </w:del>
      <w:ins w:id="119" w:author="Chen Heller" w:date="2022-07-19T14:20:00Z">
        <w:r w:rsidR="00BA1978">
          <w:t xml:space="preserve">=2.57). </w:t>
        </w:r>
      </w:ins>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20"/>
      <w:r>
        <w:t>ref</w:t>
      </w:r>
      <w:commentRangeEnd w:id="120"/>
      <w:r w:rsidR="0071391D">
        <w:rPr>
          <w:rStyle w:val="CommentReference"/>
        </w:rPr>
        <w:commentReference w:id="120"/>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08EA5A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bookmarkStart w:id="121" w:name="_Hlk103504723"/>
      <w:commentRangeStart w:id="122"/>
      <w:r w:rsidRPr="007846C7">
        <w:t>9.9.0.14677003</w:t>
      </w:r>
      <w:bookmarkEnd w:id="121"/>
      <w:commentRangeEnd w:id="122"/>
      <w:r w:rsidR="00D12FA1">
        <w:rPr>
          <w:rStyle w:val="CommentReference"/>
        </w:rPr>
        <w:commentReference w:id="122"/>
      </w:r>
      <w:r w:rsidRPr="007846C7">
        <w:t xml:space="preserve">) </w:t>
      </w:r>
      <w:r w:rsidR="001B1EA8">
        <w:t xml:space="preserve">[ref] </w:t>
      </w:r>
      <w:r w:rsidRPr="007846C7">
        <w:t xml:space="preserve">and </w:t>
      </w:r>
      <w:proofErr w:type="spellStart"/>
      <w:r w:rsidRPr="007846C7">
        <w:t>Psychtoolbox</w:t>
      </w:r>
      <w:proofErr w:type="spellEnd"/>
      <w:r w:rsidRPr="007846C7">
        <w:t xml:space="preserve"> 3.0.18 </w:t>
      </w:r>
      <w:commentRangeStart w:id="123"/>
      <w:r w:rsidRPr="007846C7">
        <w:t>– Flavor: beta, Corresponds to SVN Revision 12779</w:t>
      </w:r>
      <w:commentRangeEnd w:id="123"/>
      <w:r w:rsidR="00D12FA1">
        <w:rPr>
          <w:rStyle w:val="CommentReference"/>
        </w:rPr>
        <w:commentReference w:id="123"/>
      </w:r>
      <w:r w:rsidR="000F7554">
        <w:t xml:space="preserve"> [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t>
      </w:r>
      <w:r w:rsidRPr="007846C7">
        <w:lastRenderedPageBreak/>
        <w:t xml:space="preserve">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24" w:author="Liad Mudrik" w:date="2022-07-10T09:09:00Z">
          <w:pPr>
            <w:pStyle w:val="NoSpacing"/>
            <w:bidi w:val="0"/>
          </w:pPr>
        </w:pPrChange>
      </w:pPr>
      <w:bookmarkStart w:id="125" w:name="_Ref106198654"/>
      <w:r w:rsidRPr="007846C7">
        <w:t xml:space="preserve">Figure </w:t>
      </w:r>
      <w:bookmarkEnd w:id="12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3EFDE817"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ins w:id="126" w:author="Chen Heller" w:date="2022-07-19T17:30:00Z">
        <w:r w:rsidR="00591CFE">
          <w:t xml:space="preserve">in the experimental blocks </w:t>
        </w:r>
      </w:ins>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del w:id="127" w:author="Chen Heller" w:date="2022-07-19T17:30:00Z">
        <w:r w:rsidR="0024692C" w:rsidDel="00591CFE">
          <w:delText xml:space="preserve"> in the experimental blocks</w:delText>
        </w:r>
      </w:del>
      <w:r w:rsidRPr="00400416">
        <w:t xml:space="preserve">.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7DEC494"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tim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28" w:name="_Ref106198697"/>
      <w:r w:rsidRPr="00400416">
        <w:t xml:space="preserve">Figure </w:t>
      </w:r>
      <w:bookmarkEnd w:id="128"/>
      <w:r w:rsidR="009C3535">
        <w:t>2</w:t>
      </w:r>
      <w:r w:rsidRPr="00400416">
        <w:t>. Stimuli presentation order</w:t>
      </w:r>
      <w:ins w:id="129" w:author="Chen Heller" w:date="2022-07-19T17:58:00Z">
        <w:r w:rsidR="00AA03E9">
          <w:t xml:space="preserve"> of experiment one</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pPr>
        <w:pStyle w:val="Heading5"/>
        <w:bidi w:val="0"/>
        <w:rPr>
          <w:ins w:id="130" w:author="Chen Heller" w:date="2022-07-20T10:07:00Z"/>
        </w:rPr>
        <w:pPrChange w:id="131" w:author="Chen Heller" w:date="2022-07-20T10:25:00Z">
          <w:pPr>
            <w:pStyle w:val="Heading4"/>
            <w:bidi w:val="0"/>
          </w:pPr>
        </w:pPrChange>
      </w:pPr>
      <w:ins w:id="132" w:author="Chen Heller" w:date="2022-07-20T10:23:00Z">
        <w:r>
          <w:t>Trajectory p</w:t>
        </w:r>
      </w:ins>
      <w:ins w:id="133" w:author="Chen Heller" w:date="2022-07-20T10:07:00Z">
        <w:r w:rsidR="00B33642">
          <w:t>reprocessing</w:t>
        </w:r>
      </w:ins>
    </w:p>
    <w:p w14:paraId="597DB305" w14:textId="275EEE1A" w:rsidR="00B33642" w:rsidRPr="00B33642" w:rsidRDefault="001E0823">
      <w:pPr>
        <w:pStyle w:val="NoSpacing"/>
        <w:bidi w:val="0"/>
        <w:rPr>
          <w:ins w:id="134" w:author="Chen Heller" w:date="2022-07-20T10:07:00Z"/>
        </w:rPr>
        <w:pPrChange w:id="135" w:author="Chen Heller" w:date="2022-07-20T10:16:00Z">
          <w:pPr>
            <w:pStyle w:val="Heading4"/>
            <w:bidi w:val="0"/>
          </w:pPr>
        </w:pPrChange>
      </w:pPr>
      <w:ins w:id="136" w:author="Chen Heller" w:date="2022-07-20T10:10:00Z">
        <w:r>
          <w:t>The p</w:t>
        </w:r>
        <w:r w:rsidRPr="002B6CA5">
          <w:t xml:space="preserve">reprocessing </w:t>
        </w:r>
        <w:r>
          <w:t xml:space="preserve">procedures </w:t>
        </w:r>
      </w:ins>
      <w:ins w:id="137" w:author="Chen Heller" w:date="2022-07-20T10:15:00Z">
        <w:r w:rsidR="00492414">
          <w:t xml:space="preserve">followed </w:t>
        </w:r>
      </w:ins>
      <w:ins w:id="138" w:author="Chen Heller" w:date="2022-07-20T10:10:00Z">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139"/>
        <w:r>
          <w:rPr>
            <w:rFonts w:ascii="Times New Roman" w:hAnsi="Times New Roman" w:cs="Times New Roman"/>
          </w:rPr>
          <w:t>[ref]</w:t>
        </w:r>
      </w:ins>
      <w:commentRangeEnd w:id="139"/>
      <w:ins w:id="140" w:author="Chen Heller" w:date="2022-07-20T10:11:00Z">
        <w:r w:rsidR="00113B55">
          <w:rPr>
            <w:rStyle w:val="CommentReference"/>
          </w:rPr>
          <w:commentReference w:id="139"/>
        </w:r>
      </w:ins>
      <w:ins w:id="141" w:author="Chen Heller" w:date="2022-07-20T10:10:00Z">
        <w:r>
          <w:rPr>
            <w:rFonts w:ascii="Arial" w:hAnsi="Arial" w:cs="Arial"/>
            <w:color w:val="222222"/>
            <w:sz w:val="20"/>
            <w:szCs w:val="20"/>
            <w:shd w:val="clear" w:color="auto" w:fill="FFFFFF"/>
          </w:rPr>
          <w:t xml:space="preserve">. </w:t>
        </w:r>
        <w:r>
          <w:t xml:space="preserve">Missing values </w:t>
        </w:r>
      </w:ins>
      <w:ins w:id="142" w:author="Chen Heller" w:date="2022-07-20T10:15:00Z">
        <w:r w:rsidR="00492414">
          <w:t xml:space="preserve">were </w:t>
        </w:r>
      </w:ins>
      <w:ins w:id="143" w:author="Chen Heller" w:date="2022-07-20T10:10:00Z">
        <w:r>
          <w:t xml:space="preserve">interpolated with the </w:t>
        </w:r>
        <w:proofErr w:type="spellStart"/>
        <w:r>
          <w:t>inpaint_nans</w:t>
        </w:r>
        <w:proofErr w:type="spellEnd"/>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function to fill gaps in the trajectory, which </w:t>
        </w:r>
      </w:ins>
      <w:ins w:id="144" w:author="Chen Heller" w:date="2022-07-20T10:16:00Z">
        <w:r w:rsidR="00492414">
          <w:t xml:space="preserve">was </w:t>
        </w:r>
      </w:ins>
      <w:ins w:id="145" w:author="Chen Heller" w:date="2022-07-20T10:10:00Z">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ins>
      <w:ins w:id="146" w:author="Chen Heller" w:date="2022-07-20T10:16:00Z">
        <w:r w:rsidR="00492414">
          <w:t xml:space="preserve">was </w:t>
        </w:r>
      </w:ins>
      <w:ins w:id="147" w:author="Chen Heller" w:date="2022-07-20T10:10:00Z">
        <w:r>
          <w:t xml:space="preserve">set at the first sample of each trial. To locate </w:t>
        </w:r>
        <w:r w:rsidRPr="00473B6D">
          <w:rPr>
            <w:i/>
            <w:iCs/>
            <w:rPrChange w:id="148" w:author="Chen Heller" w:date="2022-07-20T11:12:00Z">
              <w:rPr/>
            </w:rPrChange>
          </w:rPr>
          <w:t>movement 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ins>
      <w:ins w:id="149" w:author="Chen Heller" w:date="2022-07-20T10:16:00Z">
        <w:r w:rsidR="00492414">
          <w:rPr>
            <w:u w:val="words"/>
          </w:rPr>
          <w:t xml:space="preserve">was </w:t>
        </w:r>
      </w:ins>
      <w:ins w:id="150" w:author="Chen Heller" w:date="2022-07-20T10:10:00Z">
        <w:r>
          <w:t xml:space="preserve">applied to the 3D velocity. </w:t>
        </w:r>
      </w:ins>
      <w:ins w:id="151" w:author="Chen Heller" w:date="2022-07-20T10:58:00Z">
        <w:r w:rsidR="009A594B" w:rsidRPr="009A594B">
          <w:rPr>
            <w:i/>
            <w:iCs/>
            <w:rPrChange w:id="152" w:author="Chen Heller" w:date="2022-07-20T10:58:00Z">
              <w:rPr/>
            </w:rPrChange>
          </w:rPr>
          <w:t>Movement o</w:t>
        </w:r>
      </w:ins>
      <w:ins w:id="153" w:author="Chen Heller" w:date="2022-07-20T10:10:00Z">
        <w:r w:rsidRPr="009A594B">
          <w:rPr>
            <w:i/>
            <w:iCs/>
            <w:rPrChange w:id="154" w:author="Chen Heller" w:date="2022-07-20T10:58:00Z">
              <w:rPr/>
            </w:rPrChange>
          </w:rPr>
          <w:t>nset</w:t>
        </w:r>
        <w:r>
          <w:t xml:space="preserve"> </w:t>
        </w:r>
      </w:ins>
      <w:ins w:id="155" w:author="Chen Heller" w:date="2022-07-20T10:16:00Z">
        <w:r w:rsidR="00D57772">
          <w:t xml:space="preserve">was </w:t>
        </w:r>
      </w:ins>
      <w:ins w:id="156" w:author="Chen Heller" w:date="2022-07-20T10:10:00Z">
        <w:r>
          <w:t xml:space="preserve">indicated by four consecutive samples having a velocity greater than 20mm/s and a total acceleration of at least 20mm/s^2. Offset </w:t>
        </w:r>
      </w:ins>
      <w:ins w:id="157" w:author="Chen Heller" w:date="2022-07-20T10:16:00Z">
        <w:r w:rsidR="00D57772">
          <w:t xml:space="preserve">was </w:t>
        </w:r>
      </w:ins>
      <w:ins w:id="158" w:author="Chen Heller" w:date="2022-07-20T10:10:00Z">
        <w:r>
          <w:t xml:space="preserve">determined as the point along the trajectory that is closest to the screen. The movements </w:t>
        </w:r>
      </w:ins>
      <w:ins w:id="159" w:author="Chen Heller" w:date="2022-07-20T10:16:00Z">
        <w:r w:rsidR="00D57772">
          <w:t xml:space="preserve">were </w:t>
        </w:r>
      </w:ins>
      <w:ins w:id="160" w:author="Chen Heller" w:date="2022-07-20T10:10:00Z">
        <w:r>
          <w:t xml:space="preserve">normalized to the </w:t>
        </w:r>
      </w:ins>
      <w:ins w:id="161" w:author="Chen Heller" w:date="2022-07-20T10:17:00Z">
        <w:r w:rsidR="00D57772">
          <w:t xml:space="preserve">total </w:t>
        </w:r>
      </w:ins>
      <w:ins w:id="162" w:author="Chen Heller" w:date="2022-07-20T10:10:00Z">
        <w:r>
          <w:t>traveled distance along the axis perpendicular to the screen (Z axis). To do so, a B-spline of the 6</w:t>
        </w:r>
        <w:r w:rsidRPr="00576F53">
          <w:rPr>
            <w:vertAlign w:val="superscript"/>
          </w:rPr>
          <w:t>th</w:t>
        </w:r>
        <w:r>
          <w:t xml:space="preserve"> order with a</w:t>
        </w:r>
        <w:r w:rsidRPr="00C83062">
          <w:t xml:space="preserve"> roughness penalty </w:t>
        </w:r>
      </w:ins>
      <m:oMath>
        <m:r>
          <w:ins w:id="163" w:author="Chen Heller" w:date="2022-07-20T10:10:00Z">
            <w:rPr>
              <w:rFonts w:ascii="Cambria Math" w:hAnsi="Cambria Math"/>
            </w:rPr>
            <m:t>λ=</m:t>
          </w:ins>
        </m:r>
        <m:sSup>
          <m:sSupPr>
            <m:ctrlPr>
              <w:ins w:id="164" w:author="Chen Heller" w:date="2022-07-20T10:10:00Z">
                <w:rPr>
                  <w:rFonts w:ascii="Cambria Math" w:hAnsi="Cambria Math"/>
                  <w:i/>
                </w:rPr>
              </w:ins>
            </m:ctrlPr>
          </m:sSupPr>
          <m:e>
            <m:r>
              <w:ins w:id="165" w:author="Chen Heller" w:date="2022-07-20T10:10:00Z">
                <w:rPr>
                  <w:rFonts w:ascii="Cambria Math" w:hAnsi="Cambria Math"/>
                </w:rPr>
                <m:t>10</m:t>
              </w:ins>
            </m:r>
          </m:e>
          <m:sup>
            <m:r>
              <w:ins w:id="166" w:author="Chen Heller" w:date="2022-07-20T10:10:00Z">
                <w:rPr>
                  <w:rFonts w:ascii="Cambria Math" w:hAnsi="Cambria Math"/>
                </w:rPr>
                <m:t>-18</m:t>
              </w:ins>
            </m:r>
          </m:sup>
        </m:sSup>
      </m:oMath>
      <w:ins w:id="167" w:author="Chen Heller" w:date="2022-07-20T10:10:00Z">
        <w:r>
          <w:t xml:space="preserve"> on the 4</w:t>
        </w:r>
        <w:r w:rsidRPr="00C83062">
          <w:rPr>
            <w:vertAlign w:val="superscript"/>
          </w:rPr>
          <w:t>th</w:t>
        </w:r>
        <w:r>
          <w:t xml:space="preserve"> derivative </w:t>
        </w:r>
      </w:ins>
      <w:ins w:id="168" w:author="Chen Heller" w:date="2022-07-20T10:17:00Z">
        <w:r w:rsidR="00D57772">
          <w:t xml:space="preserve">was </w:t>
        </w:r>
      </w:ins>
      <w:ins w:id="169" w:author="Chen Heller" w:date="2022-07-20T10:10:00Z">
        <w:r>
          <w:t xml:space="preserve">fitted to each axis with a spline at every data point. The fitted function </w:t>
        </w:r>
      </w:ins>
      <w:ins w:id="170" w:author="Chen Heller" w:date="2022-07-20T10:17:00Z">
        <w:r w:rsidR="00D57772">
          <w:t xml:space="preserve">was </w:t>
        </w:r>
      </w:ins>
      <w:ins w:id="171" w:author="Chen Heller" w:date="2022-07-20T10:10:00Z">
        <w:r>
          <w:t xml:space="preserve">used to produce a high-resolution representation of the trajectory (1000 samples) from which 200 points equally spaced along the total distance traveled on the Z axis </w:t>
        </w:r>
      </w:ins>
      <w:ins w:id="172" w:author="Chen Heller" w:date="2022-07-20T10:17:00Z">
        <w:r w:rsidR="00F00C31">
          <w:t>were</w:t>
        </w:r>
      </w:ins>
      <w:ins w:id="173" w:author="Chen Heller" w:date="2022-07-20T10:10:00Z">
        <w:r>
          <w:t xml:space="preserve"> extracted (e.g., if the participant moved 2cm forward and 1cm backward, the total distance </w:t>
        </w:r>
      </w:ins>
      <w:ins w:id="174" w:author="Chen Heller" w:date="2022-07-20T10:17:00Z">
        <w:r w:rsidR="00F00C31">
          <w:t xml:space="preserve">that was </w:t>
        </w:r>
      </w:ins>
      <w:ins w:id="175" w:author="Chen Heller" w:date="2022-07-20T10:10:00Z">
        <w:r>
          <w:t xml:space="preserve">traveled </w:t>
        </w:r>
      </w:ins>
      <w:ins w:id="176" w:author="Chen Heller" w:date="2022-07-20T10:17:00Z">
        <w:r w:rsidR="00F00C31">
          <w:t>was</w:t>
        </w:r>
      </w:ins>
      <w:ins w:id="177" w:author="Chen Heller" w:date="2022-07-20T10:10:00Z">
        <w:r>
          <w:t xml:space="preserve"> 3cm). These points represent</w:t>
        </w:r>
      </w:ins>
      <w:ins w:id="178" w:author="Chen Heller" w:date="2022-07-20T10:18:00Z">
        <w:r w:rsidR="00F00C31">
          <w:t>ed</w:t>
        </w:r>
      </w:ins>
      <w:ins w:id="179" w:author="Chen Heller" w:date="2022-07-20T10:10:00Z">
        <w:r>
          <w:t xml:space="preserve"> the proportion of path traveled.</w:t>
        </w:r>
      </w:ins>
    </w:p>
    <w:p w14:paraId="1B7E9AD3" w14:textId="0BCFD95E" w:rsidR="001E0823" w:rsidRDefault="001E0823">
      <w:pPr>
        <w:pStyle w:val="Heading5"/>
        <w:bidi w:val="0"/>
        <w:rPr>
          <w:ins w:id="180" w:author="Chen Heller" w:date="2022-07-20T10:10:00Z"/>
        </w:rPr>
        <w:pPrChange w:id="181" w:author="Chen Heller" w:date="2022-07-20T10:25:00Z">
          <w:pPr>
            <w:pStyle w:val="Heading4"/>
            <w:bidi w:val="0"/>
          </w:pPr>
        </w:pPrChange>
      </w:pPr>
      <w:ins w:id="182" w:author="Chen Heller" w:date="2022-07-20T10:10:00Z">
        <w:r>
          <w:t>Variables extraction</w:t>
        </w:r>
      </w:ins>
    </w:p>
    <w:p w14:paraId="3FD2B015" w14:textId="01ED6387" w:rsidR="001E0823" w:rsidRDefault="00AA1B21" w:rsidP="00DA350E">
      <w:pPr>
        <w:pStyle w:val="NoSpacing"/>
        <w:bidi w:val="0"/>
        <w:rPr>
          <w:ins w:id="183" w:author="Chen Heller" w:date="2022-07-21T11:15:00Z"/>
        </w:rPr>
      </w:pPr>
      <w:ins w:id="184" w:author="Chen Heller" w:date="2022-07-20T10:26:00Z">
        <w:r>
          <w:t xml:space="preserve">The congruency effect was estimated </w:t>
        </w:r>
      </w:ins>
      <w:ins w:id="185" w:author="Chen Heller" w:date="2022-07-20T10:28:00Z">
        <w:r w:rsidR="00D542A7">
          <w:t>with</w:t>
        </w:r>
      </w:ins>
      <w:ins w:id="186" w:author="Chen Heller" w:date="2022-07-20T10:26:00Z">
        <w:r>
          <w:t xml:space="preserve"> eight </w:t>
        </w:r>
      </w:ins>
      <w:ins w:id="187" w:author="Chen Heller" w:date="2022-07-20T10:31:00Z">
        <w:r w:rsidR="00FB5371">
          <w:t xml:space="preserve">movement </w:t>
        </w:r>
      </w:ins>
      <w:ins w:id="188" w:author="Chen Heller" w:date="2022-07-20T10:26:00Z">
        <w:r w:rsidR="00F46DD3">
          <w:t xml:space="preserve">parameters: </w:t>
        </w:r>
      </w:ins>
      <w:commentRangeStart w:id="189"/>
      <w:ins w:id="190" w:author="Chen Heller" w:date="2022-07-20T10:27:00Z">
        <w:r w:rsidR="00F46DD3">
          <w:t>(a) reach area</w:t>
        </w:r>
      </w:ins>
      <w:ins w:id="191" w:author="Chen Heller" w:date="2022-07-21T11:15:00Z">
        <w:r w:rsidR="00B55D74">
          <w:t>,</w:t>
        </w:r>
      </w:ins>
      <w:ins w:id="192" w:author="Chen Heller" w:date="2022-07-21T11:16:00Z">
        <w:r w:rsidR="00B55D74">
          <w:t xml:space="preserve"> </w:t>
        </w:r>
      </w:ins>
      <w:ins w:id="193" w:author="Chen Heller" w:date="2022-07-20T10:28:00Z">
        <w:r w:rsidR="00D542A7">
          <w:t>defined as the area</w:t>
        </w:r>
      </w:ins>
      <w:ins w:id="194" w:author="Chen Heller" w:date="2022-07-21T11:24:00Z">
        <w:r w:rsidR="001B187C">
          <w:t xml:space="preserve"> confined</w:t>
        </w:r>
      </w:ins>
      <w:ins w:id="195" w:author="Chen Heller" w:date="2022-07-20T10:28:00Z">
        <w:r w:rsidR="00D542A7">
          <w:t xml:space="preserve"> between </w:t>
        </w:r>
        <w:r w:rsidR="0057216E">
          <w:t>the a</w:t>
        </w:r>
      </w:ins>
      <w:ins w:id="196" w:author="Chen Heller" w:date="2022-07-20T10:29:00Z">
        <w:r w:rsidR="0057216E">
          <w:t xml:space="preserve">verage trajectory to the left side when the </w:t>
        </w:r>
      </w:ins>
      <w:ins w:id="197" w:author="Chen Heller" w:date="2022-07-20T10:31:00Z">
        <w:r w:rsidR="00FB5371">
          <w:t>correct answer is on the left and the average trajectory to the right when the correct answer is on the right</w:t>
        </w:r>
      </w:ins>
      <w:commentRangeEnd w:id="189"/>
      <w:ins w:id="198" w:author="Chen Heller" w:date="2022-07-20T10:34:00Z">
        <w:r w:rsidR="00433F9B">
          <w:rPr>
            <w:rStyle w:val="CommentReference"/>
          </w:rPr>
          <w:commentReference w:id="189"/>
        </w:r>
      </w:ins>
      <w:ins w:id="199" w:author="Chen Heller" w:date="2022-07-20T10:32:00Z">
        <w:r w:rsidR="00DE0E1F">
          <w:t>; (b)</w:t>
        </w:r>
      </w:ins>
      <w:ins w:id="200" w:author="Chen Heller" w:date="2022-07-20T10:33:00Z">
        <w:r w:rsidR="00DE0E1F">
          <w:t xml:space="preserve"> </w:t>
        </w:r>
      </w:ins>
      <w:ins w:id="201" w:author="Chen Heller" w:date="2022-07-20T10:35:00Z">
        <w:r w:rsidR="00433F9B">
          <w:t>reaction time</w:t>
        </w:r>
      </w:ins>
      <w:ins w:id="202" w:author="Chen Heller" w:date="2022-07-21T11:16:00Z">
        <w:r w:rsidR="00B55D74">
          <w:t>, defined as</w:t>
        </w:r>
      </w:ins>
      <w:ins w:id="203" w:author="Chen Heller" w:date="2022-07-20T10:35:00Z">
        <w:r w:rsidR="00433F9B">
          <w:t xml:space="preserve"> the </w:t>
        </w:r>
      </w:ins>
      <w:ins w:id="204" w:author="Chen Heller" w:date="2022-07-20T10:36:00Z">
        <w:r w:rsidR="00821C89">
          <w:t xml:space="preserve">time from stimulus presentation up to </w:t>
        </w:r>
        <w:r w:rsidR="00821C89" w:rsidRPr="00473B6D">
          <w:rPr>
            <w:i/>
            <w:iCs/>
            <w:rPrChange w:id="205" w:author="Chen Heller" w:date="2022-07-20T11:12:00Z">
              <w:rPr/>
            </w:rPrChange>
          </w:rPr>
          <w:t xml:space="preserve">movement </w:t>
        </w:r>
      </w:ins>
      <w:ins w:id="206" w:author="Chen Heller" w:date="2022-07-20T10:58:00Z">
        <w:r w:rsidR="009A594B" w:rsidRPr="00473B6D">
          <w:rPr>
            <w:i/>
            <w:iCs/>
            <w:rPrChange w:id="207" w:author="Chen Heller" w:date="2022-07-20T11:12:00Z">
              <w:rPr/>
            </w:rPrChange>
          </w:rPr>
          <w:t>onset</w:t>
        </w:r>
      </w:ins>
      <w:ins w:id="208" w:author="Chen Heller" w:date="2022-07-20T11:23:00Z">
        <w:r w:rsidR="000C456B">
          <w:t xml:space="preserve">; (c) </w:t>
        </w:r>
      </w:ins>
      <w:ins w:id="209" w:author="Chen Heller" w:date="2022-07-20T11:24:00Z">
        <w:r w:rsidR="004C3803">
          <w:t>movement time</w:t>
        </w:r>
      </w:ins>
      <w:ins w:id="210" w:author="Chen Heller" w:date="2022-07-21T11:16:00Z">
        <w:r w:rsidR="00B55D74">
          <w:t xml:space="preserve">, defined as </w:t>
        </w:r>
      </w:ins>
      <w:ins w:id="211" w:author="Chen Heller" w:date="2022-07-20T11:24:00Z">
        <w:r w:rsidR="004C3803">
          <w:t xml:space="preserve">the time from </w:t>
        </w:r>
        <w:r w:rsidR="004C3803">
          <w:rPr>
            <w:i/>
            <w:iCs/>
          </w:rPr>
          <w:t>movement onset</w:t>
        </w:r>
        <w:r w:rsidR="004C3803">
          <w:t xml:space="preserve"> until the screen is reached</w:t>
        </w:r>
      </w:ins>
      <w:ins w:id="212" w:author="Chen Heller" w:date="2022-07-20T11:25:00Z">
        <w:r w:rsidR="008704D6">
          <w:t>; (d) deviation from center</w:t>
        </w:r>
      </w:ins>
      <w:ins w:id="213" w:author="Chen Heller" w:date="2022-07-21T11:16:00Z">
        <w:r w:rsidR="00B55D74">
          <w:t xml:space="preserve">, </w:t>
        </w:r>
      </w:ins>
      <w:ins w:id="214" w:author="Chen Heller" w:date="2022-07-20T11:25:00Z">
        <w:r w:rsidR="008704D6">
          <w:t xml:space="preserve">defined as the distance of every point along the average trajectory from the center line, which is </w:t>
        </w:r>
      </w:ins>
      <w:ins w:id="215" w:author="Chen Heller" w:date="2022-07-20T11:27:00Z">
        <w:r w:rsidR="008D52E2">
          <w:t xml:space="preserve">a line </w:t>
        </w:r>
      </w:ins>
      <w:ins w:id="216" w:author="Chen Heller" w:date="2022-07-20T11:25:00Z">
        <w:r w:rsidR="008704D6">
          <w:t>drawn between the starting point and the middle of the screen</w:t>
        </w:r>
      </w:ins>
      <w:ins w:id="217" w:author="Chen Heller" w:date="2022-07-20T11:26:00Z">
        <w:r w:rsidR="00180F21">
          <w:t xml:space="preserve">; </w:t>
        </w:r>
      </w:ins>
      <w:ins w:id="218" w:author="Chen Heller" w:date="2022-07-20T11:27:00Z">
        <w:r w:rsidR="008D52E2">
          <w:t>(e) movement variation</w:t>
        </w:r>
      </w:ins>
      <w:ins w:id="219" w:author="Chen Heller" w:date="2022-07-21T11:16:00Z">
        <w:r w:rsidR="00B55D74">
          <w:t xml:space="preserve">, defined as </w:t>
        </w:r>
      </w:ins>
      <w:ins w:id="220" w:author="Chen Heller" w:date="2022-07-20T11:27:00Z">
        <w:r w:rsidR="008D52E2">
          <w:t>the standard deviation of the "Deviation from center" measure</w:t>
        </w:r>
      </w:ins>
      <w:ins w:id="221" w:author="Chen Heller" w:date="2022-07-21T11:25:00Z">
        <w:r w:rsidR="009B30B8">
          <w:t xml:space="preserve"> [d]</w:t>
        </w:r>
      </w:ins>
      <w:ins w:id="222" w:author="Chen Heller" w:date="2022-07-20T11:27:00Z">
        <w:r w:rsidR="008D52E2">
          <w:t>. The standard deviation was computed over the trials; (f)</w:t>
        </w:r>
      </w:ins>
      <w:ins w:id="223" w:author="Chen Heller" w:date="2022-07-20T11:28:00Z">
        <w:r w:rsidR="008D52E2">
          <w:t xml:space="preserve"> </w:t>
        </w:r>
        <w:r w:rsidR="007D180D">
          <w:t>Heading angle</w:t>
        </w:r>
      </w:ins>
      <w:ins w:id="224" w:author="Chen Heller" w:date="2022-07-21T11:16:00Z">
        <w:r w:rsidR="00B55D74">
          <w:t xml:space="preserve">, defined as the angle </w:t>
        </w:r>
      </w:ins>
      <w:ins w:id="225" w:author="Chen Heller" w:date="2022-07-20T11:28:00Z">
        <w:r w:rsidR="007D180D">
          <w:t xml:space="preserve">confined between a </w:t>
        </w:r>
      </w:ins>
      <w:ins w:id="226" w:author="Chen Heller" w:date="2022-07-20T11:31:00Z">
        <w:r w:rsidR="00ED05EE">
          <w:t>tangent</w:t>
        </w:r>
      </w:ins>
      <w:ins w:id="227" w:author="Chen Heller" w:date="2022-07-20T11:28:00Z">
        <w:r w:rsidR="007D180D">
          <w:t xml:space="preserve"> at every po</w:t>
        </w:r>
      </w:ins>
      <w:ins w:id="228" w:author="Chen Heller" w:date="2022-07-20T11:29:00Z">
        <w:r w:rsidR="007D180D">
          <w:t xml:space="preserve">int along the trajectory and a line perpendicular to the screen. </w:t>
        </w:r>
        <w:r w:rsidR="004F5D4B">
          <w:t xml:space="preserve">An angle was considered negative if the extension of the tangent </w:t>
        </w:r>
      </w:ins>
      <w:ins w:id="229" w:author="Chen Heller" w:date="2022-07-20T11:30:00Z">
        <w:r w:rsidR="004F5D4B">
          <w:t xml:space="preserve">met </w:t>
        </w:r>
      </w:ins>
      <w:ins w:id="230" w:author="Chen Heller" w:date="2022-07-20T11:29:00Z">
        <w:r w:rsidR="004F5D4B">
          <w:t>the screen on the side opposite to the chosen answer</w:t>
        </w:r>
      </w:ins>
      <w:ins w:id="231" w:author="Chen Heller" w:date="2022-07-20T11:30:00Z">
        <w:r w:rsidR="00DA350E">
          <w:t>; (g) changes of mind</w:t>
        </w:r>
      </w:ins>
      <w:ins w:id="232" w:author="Chen Heller" w:date="2022-07-21T11:25:00Z">
        <w:r w:rsidR="00D3670B">
          <w:t xml:space="preserve">, </w:t>
        </w:r>
      </w:ins>
      <w:ins w:id="233" w:author="Chen Heller" w:date="2022-07-20T11:32:00Z">
        <w:r w:rsidR="003B295C">
          <w:t xml:space="preserve">defined as </w:t>
        </w:r>
        <w:r w:rsidR="00ED05EE">
          <w:t>the number of changes in implied goal (the side, left/right, where the current tangent to the trajectory meets the screen) along a single trial's trajectory</w:t>
        </w:r>
        <w:r w:rsidR="003B295C">
          <w:t>; (h) total distance traveled</w:t>
        </w:r>
      </w:ins>
      <w:ins w:id="234" w:author="Chen Heller" w:date="2022-07-21T11:26:00Z">
        <w:r w:rsidR="0025568C">
          <w:t xml:space="preserve">, defined as the </w:t>
        </w:r>
      </w:ins>
      <w:ins w:id="235" w:author="Chen Heller" w:date="2022-07-20T11:32:00Z">
        <w:r w:rsidR="003B295C">
          <w:t>sum of Euclidean distances between samples along the trajectory of a single trial</w:t>
        </w:r>
      </w:ins>
      <w:ins w:id="236" w:author="Chen Heller" w:date="2022-07-20T11:33:00Z">
        <w:r w:rsidR="003B295C">
          <w:t>.</w:t>
        </w:r>
      </w:ins>
    </w:p>
    <w:p w14:paraId="2833F9BE" w14:textId="528757D1" w:rsidR="003F77CF" w:rsidRDefault="003F77CF" w:rsidP="003F77CF">
      <w:pPr>
        <w:pStyle w:val="Heading5"/>
        <w:bidi w:val="0"/>
        <w:rPr>
          <w:ins w:id="237" w:author="Chen Heller" w:date="2022-07-21T11:15:00Z"/>
        </w:rPr>
      </w:pPr>
      <w:ins w:id="238" w:author="Chen Heller" w:date="2022-07-21T11:15:00Z">
        <w:r>
          <w:lastRenderedPageBreak/>
          <w:t>Exclusion criteria</w:t>
        </w:r>
      </w:ins>
    </w:p>
    <w:p w14:paraId="157E01F0" w14:textId="509EFD26" w:rsidR="0041233D" w:rsidRDefault="00F70C75" w:rsidP="00571A19">
      <w:pPr>
        <w:pStyle w:val="NoSpacing"/>
        <w:bidi w:val="0"/>
        <w:rPr>
          <w:ins w:id="239" w:author="Chen Heller" w:date="2022-07-21T15:33:00Z"/>
        </w:rPr>
      </w:pPr>
      <w:ins w:id="240" w:author="Chen Heller" w:date="2022-07-21T11:35:00Z">
        <w:r>
          <w:t xml:space="preserve">Trials </w:t>
        </w:r>
      </w:ins>
      <w:ins w:id="241" w:author="Chen Heller" w:date="2022-07-21T12:13:00Z">
        <w:r w:rsidR="00E403CC">
          <w:t xml:space="preserve">in which </w:t>
        </w:r>
      </w:ins>
      <w:ins w:id="242" w:author="Chen Heller" w:date="2022-07-21T12:14:00Z">
        <w:r w:rsidR="009C0FF0">
          <w:t xml:space="preserve">either </w:t>
        </w:r>
      </w:ins>
      <w:ins w:id="243" w:author="Chen Heller" w:date="2022-07-21T12:13:00Z">
        <w:r w:rsidR="00E403CC">
          <w:t xml:space="preserve">a technical malfunction </w:t>
        </w:r>
      </w:ins>
      <w:ins w:id="244" w:author="Chen Heller" w:date="2022-07-21T12:14:00Z">
        <w:r w:rsidR="009C0FF0">
          <w:t>occurred,</w:t>
        </w:r>
      </w:ins>
      <w:ins w:id="245" w:author="Chen Heller" w:date="2022-07-21T12:13:00Z">
        <w:r w:rsidR="00E403CC">
          <w:t xml:space="preserve"> or a problematic response was given, </w:t>
        </w:r>
      </w:ins>
      <w:ins w:id="246" w:author="Chen Heller" w:date="2022-07-21T12:14:00Z">
        <w:r w:rsidR="009C0FF0">
          <w:t>as well as trial</w:t>
        </w:r>
      </w:ins>
      <w:ins w:id="247" w:author="Chen Heller" w:date="2022-07-21T15:27:00Z">
        <w:r w:rsidR="001739AD">
          <w:t>s</w:t>
        </w:r>
      </w:ins>
      <w:ins w:id="248" w:author="Chen Heller" w:date="2022-07-21T12:14:00Z">
        <w:r w:rsidR="009C0FF0">
          <w:t xml:space="preserve"> that </w:t>
        </w:r>
      </w:ins>
      <w:ins w:id="249" w:author="Chen Heller" w:date="2022-07-21T11:35:00Z">
        <w:r>
          <w:t xml:space="preserve">had </w:t>
        </w:r>
      </w:ins>
      <w:ins w:id="250" w:author="Chen Heller" w:date="2022-07-21T11:36:00Z">
        <w:r>
          <w:t>a visibility rating that is higher than one</w:t>
        </w:r>
      </w:ins>
      <w:ins w:id="251" w:author="Chen Heller" w:date="2022-07-21T12:15:00Z">
        <w:r w:rsidR="009C0FF0">
          <w:t>,</w:t>
        </w:r>
      </w:ins>
      <w:ins w:id="252" w:author="Chen Heller" w:date="2022-07-21T11:36:00Z">
        <w:r>
          <w:t xml:space="preserve"> were excluded from the analysis.</w:t>
        </w:r>
        <w:r w:rsidR="00735979">
          <w:t xml:space="preserve"> </w:t>
        </w:r>
      </w:ins>
      <w:ins w:id="253" w:author="Chen Heller" w:date="2022-07-21T11:38:00Z">
        <w:r w:rsidR="00C3475E">
          <w:t xml:space="preserve">A technical malfunction was </w:t>
        </w:r>
      </w:ins>
      <w:ins w:id="254" w:author="Chen Heller" w:date="2022-07-21T12:15:00Z">
        <w:r w:rsidR="00F51AD1">
          <w:t xml:space="preserve">identified </w:t>
        </w:r>
      </w:ins>
      <w:ins w:id="255" w:author="Chen Heller" w:date="2022-07-21T15:28:00Z">
        <w:r w:rsidR="00923E83">
          <w:t xml:space="preserve">in trajectories that </w:t>
        </w:r>
      </w:ins>
      <w:ins w:id="256" w:author="Chen Heller" w:date="2022-07-21T12:16:00Z">
        <w:r w:rsidR="00F51AD1">
          <w:t xml:space="preserve">had less than </w:t>
        </w:r>
      </w:ins>
      <w:ins w:id="257" w:author="Chen Heller" w:date="2022-07-21T11:39:00Z">
        <w:r w:rsidR="00C3475E">
          <w:t xml:space="preserve">100ms of data </w:t>
        </w:r>
      </w:ins>
      <w:ins w:id="258" w:author="Chen Heller" w:date="2022-07-21T12:16:00Z">
        <w:r w:rsidR="007116EB">
          <w:t>or had more than 100ms of missing data</w:t>
        </w:r>
      </w:ins>
      <w:ins w:id="259" w:author="Chen Heller" w:date="2022-07-21T12:17:00Z">
        <w:r w:rsidR="007116EB">
          <w:t xml:space="preserve">, or when the </w:t>
        </w:r>
      </w:ins>
      <w:ins w:id="260" w:author="Chen Heller" w:date="2022-07-21T15:28:00Z">
        <w:r w:rsidR="00923E83">
          <w:t>stimuli</w:t>
        </w:r>
      </w:ins>
      <w:ins w:id="261" w:author="Chen Heller" w:date="2022-07-21T12:17:00Z">
        <w:r w:rsidR="007116EB">
          <w:t xml:space="preserve"> duration was incorrect</w:t>
        </w:r>
      </w:ins>
      <w:ins w:id="262" w:author="Chen Heller" w:date="2022-07-21T11:40:00Z">
        <w:r w:rsidR="00C57EC0">
          <w:t xml:space="preserve">. </w:t>
        </w:r>
      </w:ins>
      <w:ins w:id="263" w:author="Chen Heller" w:date="2022-07-21T12:17:00Z">
        <w:r w:rsidR="00DC26B3">
          <w:t>A problematic response was indicated</w:t>
        </w:r>
      </w:ins>
      <w:ins w:id="264" w:author="Chen Heller" w:date="2022-07-21T12:18:00Z">
        <w:r w:rsidR="00DC26B3">
          <w:t xml:space="preserve"> when the </w:t>
        </w:r>
      </w:ins>
      <w:ins w:id="265" w:author="Chen Heller" w:date="2022-07-21T11:40:00Z">
        <w:r w:rsidR="00855B75">
          <w:t xml:space="preserve">reaching distance </w:t>
        </w:r>
      </w:ins>
      <w:ins w:id="266" w:author="Chen Heller" w:date="2022-07-21T12:18:00Z">
        <w:r w:rsidR="00B25E81">
          <w:t xml:space="preserve">– </w:t>
        </w:r>
      </w:ins>
      <w:ins w:id="267" w:author="Chen Heller" w:date="2022-07-21T11:40:00Z">
        <w:r w:rsidR="00855B75">
          <w:t xml:space="preserve">on the Z axis </w:t>
        </w:r>
      </w:ins>
      <w:ins w:id="268" w:author="Chen Heller" w:date="2022-07-21T12:18:00Z">
        <w:r w:rsidR="00B25E81">
          <w:t xml:space="preserve">– </w:t>
        </w:r>
      </w:ins>
      <w:ins w:id="269" w:author="Chen Heller" w:date="2022-07-21T11:40:00Z">
        <w:r w:rsidR="00855B75">
          <w:t xml:space="preserve">between the </w:t>
        </w:r>
      </w:ins>
      <w:ins w:id="270" w:author="Chen Heller" w:date="2022-07-21T11:43:00Z">
        <w:r w:rsidR="00CE439B">
          <w:t xml:space="preserve">movement onset and offset was shorter than </w:t>
        </w:r>
      </w:ins>
      <w:ins w:id="271" w:author="Chen Heller" w:date="2022-07-21T11:44:00Z">
        <w:r w:rsidR="00CE439B">
          <w:t xml:space="preserve">the </w:t>
        </w:r>
      </w:ins>
      <w:ins w:id="272" w:author="Chen Heller" w:date="2022-07-21T12:02:00Z">
        <w:r w:rsidR="00697FF7">
          <w:t>distance between the start</w:t>
        </w:r>
      </w:ins>
      <w:ins w:id="273" w:author="Chen Heller" w:date="2022-07-21T12:04:00Z">
        <w:r w:rsidR="00963730">
          <w:t>ing p</w:t>
        </w:r>
      </w:ins>
      <w:ins w:id="274" w:author="Chen Heller" w:date="2022-07-21T12:06:00Z">
        <w:r w:rsidR="00060B5C">
          <w:t>oi</w:t>
        </w:r>
      </w:ins>
      <w:ins w:id="275" w:author="Chen Heller" w:date="2022-07-21T12:04:00Z">
        <w:r w:rsidR="00963730">
          <w:t>nt and the screen, minus</w:t>
        </w:r>
        <w:r w:rsidR="0082310B">
          <w:t xml:space="preserve"> a </w:t>
        </w:r>
      </w:ins>
      <w:ins w:id="276" w:author="Chen Heller" w:date="2022-07-21T12:05:00Z">
        <w:r w:rsidR="00060B5C">
          <w:t>three-centimeter</w:t>
        </w:r>
      </w:ins>
      <w:ins w:id="277" w:author="Chen Heller" w:date="2022-07-21T12:04:00Z">
        <w:r w:rsidR="0082310B">
          <w:t xml:space="preserve"> allowance that accounts for </w:t>
        </w:r>
      </w:ins>
      <w:ins w:id="278" w:author="Chen Heller" w:date="2022-07-21T12:05:00Z">
        <w:r w:rsidR="0082310B">
          <w:t xml:space="preserve">small </w:t>
        </w:r>
      </w:ins>
      <w:ins w:id="279" w:author="Chen Heller" w:date="2022-07-21T12:04:00Z">
        <w:r w:rsidR="0082310B">
          <w:t>variation</w:t>
        </w:r>
      </w:ins>
      <w:ins w:id="280" w:author="Chen Heller" w:date="2022-07-21T12:05:00Z">
        <w:r w:rsidR="0082310B">
          <w:t>s in movement onset.</w:t>
        </w:r>
      </w:ins>
      <w:ins w:id="281" w:author="Chen Heller" w:date="2022-07-21T12:02:00Z">
        <w:r w:rsidR="00697FF7">
          <w:t xml:space="preserve"> </w:t>
        </w:r>
      </w:ins>
      <w:ins w:id="282" w:author="Chen Heller" w:date="2022-07-21T15:30:00Z">
        <w:r w:rsidR="00A1358A">
          <w:t>Trials were also disqualified if the participant</w:t>
        </w:r>
      </w:ins>
      <w:ins w:id="283" w:author="Chen Heller" w:date="2022-07-21T15:31:00Z">
        <w:r w:rsidR="00A1358A">
          <w:t xml:space="preserve"> missed </w:t>
        </w:r>
      </w:ins>
      <w:ins w:id="284" w:author="Chen Heller" w:date="2022-07-21T12:08:00Z">
        <w:r w:rsidR="00822C3C">
          <w:t>the target by more than 12cm</w:t>
        </w:r>
      </w:ins>
      <w:ins w:id="285" w:author="Chen Heller" w:date="2022-07-21T15:31:00Z">
        <w:r w:rsidR="00AC1A47">
          <w:t xml:space="preserve"> or </w:t>
        </w:r>
      </w:ins>
      <w:ins w:id="286" w:author="Chen Heller" w:date="2022-07-21T12:08:00Z">
        <w:r w:rsidR="00822C3C">
          <w:t>answer</w:t>
        </w:r>
      </w:ins>
      <w:ins w:id="287" w:author="Chen Heller" w:date="2022-07-21T15:31:00Z">
        <w:r w:rsidR="00A1358A">
          <w:t>ed</w:t>
        </w:r>
      </w:ins>
      <w:ins w:id="288" w:author="Chen Heller" w:date="2022-07-21T12:08:00Z">
        <w:r w:rsidR="00822C3C">
          <w:t xml:space="preserve"> incorrectly in the classification task</w:t>
        </w:r>
      </w:ins>
      <w:ins w:id="289" w:author="Chen Heller" w:date="2022-07-21T12:51:00Z">
        <w:r w:rsidR="0057172D">
          <w:t>.</w:t>
        </w:r>
      </w:ins>
      <w:ins w:id="290" w:author="Chen Heller" w:date="2022-07-21T15:31:00Z">
        <w:r w:rsidR="00AC1A47">
          <w:t xml:space="preserve"> Finally, slow movements </w:t>
        </w:r>
      </w:ins>
      <w:ins w:id="291" w:author="Chen Heller" w:date="2022-07-21T15:34:00Z">
        <w:r w:rsidR="00571A19">
          <w:t xml:space="preserve">that </w:t>
        </w:r>
      </w:ins>
      <w:ins w:id="292" w:author="Chen Heller" w:date="2022-07-21T15:33:00Z">
        <w:r w:rsidR="0041233D">
          <w:t>were located more than 3 STD from the participant's average movement time among trials that had no recording problems</w:t>
        </w:r>
      </w:ins>
      <w:ins w:id="293" w:author="Chen Heller" w:date="2022-07-21T15:34:00Z">
        <w:r w:rsidR="00571A19">
          <w:t>, were also disqualified.</w:t>
        </w:r>
      </w:ins>
    </w:p>
    <w:p w14:paraId="40625F94" w14:textId="77777777" w:rsidR="0041233D" w:rsidRDefault="0041233D" w:rsidP="0041233D">
      <w:pPr>
        <w:pStyle w:val="NoSpacing"/>
        <w:bidi w:val="0"/>
        <w:rPr>
          <w:ins w:id="294" w:author="Chen Heller" w:date="2022-07-20T10:35:00Z"/>
        </w:rPr>
      </w:pPr>
    </w:p>
    <w:p w14:paraId="278BD072" w14:textId="29711540" w:rsidR="00823CFE" w:rsidRDefault="00433F9B" w:rsidP="00823CFE">
      <w:pPr>
        <w:pStyle w:val="NoSpacing"/>
        <w:bidi w:val="0"/>
        <w:rPr>
          <w:ins w:id="295" w:author="Chen Heller" w:date="2022-07-20T11:23:00Z"/>
        </w:rPr>
      </w:pPr>
      <w:ins w:id="296" w:author="Chen Heller" w:date="2022-07-20T10:35:00Z">
        <w:r>
          <w:t xml:space="preserve">@@@@@@@@@@@@ Add </w:t>
        </w:r>
      </w:ins>
      <w:ins w:id="297" w:author="Chen Heller" w:date="2022-07-21T12:25:00Z">
        <w:r w:rsidR="00823CFE">
          <w:t xml:space="preserve">all </w:t>
        </w:r>
      </w:ins>
      <w:ins w:id="298" w:author="Chen Heller" w:date="2022-07-20T10:35:00Z">
        <w:r>
          <w:t xml:space="preserve">images </w:t>
        </w:r>
      </w:ins>
      <w:ins w:id="299" w:author="Chen Heller" w:date="2022-07-21T12:25:00Z">
        <w:r w:rsidR="00823CFE">
          <w:t xml:space="preserve">from pre-reg </w:t>
        </w:r>
      </w:ins>
      <w:ins w:id="300" w:author="Chen Heller" w:date="2022-07-20T10:35:00Z">
        <w:r>
          <w:t>@@@@@@@@@@@</w:t>
        </w:r>
      </w:ins>
    </w:p>
    <w:p w14:paraId="459C7EAD" w14:textId="5309012A" w:rsidR="000E1974" w:rsidRDefault="002057FC" w:rsidP="001E0823">
      <w:pPr>
        <w:pStyle w:val="Heading4"/>
        <w:bidi w:val="0"/>
        <w:rPr>
          <w:ins w:id="301" w:author="Chen Heller" w:date="2022-07-19T14:57:00Z"/>
        </w:rPr>
      </w:pPr>
      <w:r>
        <w:t>Results</w:t>
      </w:r>
    </w:p>
    <w:p w14:paraId="0200AF04" w14:textId="3AF24136" w:rsidR="00F77DA2" w:rsidRDefault="00F77DA2" w:rsidP="00F77DA2">
      <w:pPr>
        <w:pStyle w:val="NoSpacing"/>
        <w:bidi w:val="0"/>
        <w:rPr>
          <w:ins w:id="302" w:author="Chen Heller" w:date="2022-07-19T15:01:00Z"/>
        </w:rPr>
      </w:pPr>
      <w:ins w:id="303" w:author="Chen Heller" w:date="2022-07-19T15:01:00Z">
        <w:r>
          <w:t xml:space="preserve">Since in the congruent condition one of the words in the recognition task is identical to the visible target word, the responses tend to be biased towards or away from selecting the word that matches the target. Therefore, participants response did not represent well the objective visibility of the prime and therefore only the responses in the incongruent condition were used to estimate prime visibility. </w:t>
        </w:r>
      </w:ins>
      <w:ins w:id="304" w:author="Chen Heller" w:date="2022-07-20T13:48:00Z">
        <w:r w:rsidR="00CD5910">
          <w:t>When part</w:t>
        </w:r>
      </w:ins>
      <w:ins w:id="305" w:author="Chen Heller" w:date="2022-07-20T13:49:00Z">
        <w:r w:rsidR="00CD5910">
          <w:t xml:space="preserve">icipants rated the </w:t>
        </w:r>
        <w:r w:rsidR="009466C3">
          <w:t xml:space="preserve">prime as invisible, they </w:t>
        </w:r>
      </w:ins>
      <w:ins w:id="306" w:author="Chen Heller" w:date="2022-07-19T15:01:00Z">
        <w:r>
          <w:t xml:space="preserve">were not better than chance at recognizing </w:t>
        </w:r>
      </w:ins>
      <w:ins w:id="307" w:author="Chen Heller" w:date="2022-07-20T13:49:00Z">
        <w:r w:rsidR="009466C3">
          <w:t>it</w:t>
        </w:r>
      </w:ins>
      <w:ins w:id="308" w:author="Chen Heller" w:date="2022-07-21T10:36:00Z">
        <w:r w:rsidR="00FE0063">
          <w:t xml:space="preserve">, </w:t>
        </w:r>
      </w:ins>
      <w:ins w:id="309" w:author="Chen Heller" w:date="2022-07-19T15:01:00Z">
        <w:r>
          <w:t>M = 50.6%,</w:t>
        </w:r>
      </w:ins>
      <w:ins w:id="310" w:author="Chen Heller" w:date="2022-07-21T10:37:00Z">
        <w:r w:rsidR="006C3D2D">
          <w:t xml:space="preserve"> STD = XXX</w:t>
        </w:r>
      </w:ins>
      <w:ins w:id="311" w:author="Chen Heller" w:date="2022-07-21T10:38:00Z">
        <w:r w:rsidR="006C3D2D">
          <w:t>XXXXXXXXXXXX</w:t>
        </w:r>
      </w:ins>
      <w:ins w:id="312" w:author="Chen Heller" w:date="2022-07-21T10:37:00Z">
        <w:r w:rsidR="006C3D2D">
          <w:t>X,</w:t>
        </w:r>
      </w:ins>
      <w:ins w:id="313" w:author="Chen Heller" w:date="2022-07-19T15:01:00Z">
        <w:r>
          <w:t xml:space="preserve"> t</w:t>
        </w:r>
      </w:ins>
      <w:ins w:id="314" w:author="Chen Heller" w:date="2022-07-21T10:35:00Z">
        <w:r w:rsidR="00FE0063">
          <w:t>(9)</w:t>
        </w:r>
      </w:ins>
      <w:ins w:id="315" w:author="Chen Heller" w:date="2022-07-19T15:01:00Z">
        <w:r>
          <w:t xml:space="preserve"> = 0.59, </w:t>
        </w:r>
      </w:ins>
      <w:ins w:id="316" w:author="Chen Heller" w:date="2022-07-21T10:36:00Z">
        <w:r w:rsidR="00FE0063">
          <w:t>p = 0.56</w:t>
        </w:r>
        <w:r w:rsidR="00FE0063">
          <w:t>,</w:t>
        </w:r>
        <w:r w:rsidR="006C3D2D">
          <w:t xml:space="preserve"> 95%</w:t>
        </w:r>
        <w:r w:rsidR="00FE0063">
          <w:t xml:space="preserve"> </w:t>
        </w:r>
      </w:ins>
      <w:ins w:id="317" w:author="Chen Heller" w:date="2022-07-19T15:01:00Z">
        <w:r>
          <w:t>CI = [</w:t>
        </w:r>
      </w:ins>
      <w:ins w:id="318" w:author="Chen Heller" w:date="2022-07-21T10:39:00Z">
        <w:r w:rsidR="00413857">
          <w:t>XXXXXXXXXX</w:t>
        </w:r>
      </w:ins>
      <w:ins w:id="319" w:author="Chen Heller" w:date="2022-07-19T15:01:00Z">
        <w:r>
          <w:t xml:space="preserve">, </w:t>
        </w:r>
      </w:ins>
      <w:ins w:id="320" w:author="Chen Heller" w:date="2022-07-21T10:39:00Z">
        <w:r w:rsidR="00413857">
          <w:t>XXXXXXXXXX</w:t>
        </w:r>
      </w:ins>
      <w:ins w:id="321" w:author="Chen Heller" w:date="2022-07-19T15:01:00Z">
        <w:r>
          <w:t xml:space="preserve">]. </w:t>
        </w:r>
        <w:commentRangeStart w:id="322"/>
        <w:r>
          <w:t>A small deviation was noticed between the average congruent and incongruent trajectories [Fig 1,2]</w:t>
        </w:r>
        <w:commentRangeEnd w:id="322"/>
        <w:r>
          <w:rPr>
            <w:rStyle w:val="CommentReference"/>
          </w:rPr>
          <w:commentReference w:id="322"/>
        </w:r>
        <w:r>
          <w:t xml:space="preserve"> and when </w:t>
        </w:r>
      </w:ins>
      <w:ins w:id="323" w:author="Chen Heller" w:date="2022-07-21T10:41:00Z">
        <w:r w:rsidR="0001586F">
          <w:t xml:space="preserve">the </w:t>
        </w:r>
      </w:ins>
      <w:ins w:id="324" w:author="Chen Heller" w:date="2022-07-19T15:01:00Z">
        <w:r>
          <w:t xml:space="preserve">reach areas were compared with a paired t-test the incongruent area (M = 0.027, STD = 0.0050) was marginally smaller than the congruent area (M = 0.028, STD = 0.0047), t(9) = 2.22, p = 0.053, 95% CI [-0.00001, 0.0021], Cohen's </w:t>
        </w:r>
        <w:proofErr w:type="spellStart"/>
        <w:r>
          <w:t>d</w:t>
        </w:r>
        <w:r>
          <w:rPr>
            <w:vertAlign w:val="subscript"/>
          </w:rPr>
          <w:t>z</w:t>
        </w:r>
        <w:proofErr w:type="spellEnd"/>
        <w:r>
          <w:t xml:space="preserve"> =  0.703</w:t>
        </w:r>
      </w:ins>
      <w:ins w:id="325" w:author="Chen Heller" w:date="2022-07-21T10:37:00Z">
        <w:r w:rsidR="006C3D2D">
          <w:t xml:space="preserve"> </w:t>
        </w:r>
      </w:ins>
      <w:ins w:id="326" w:author="Chen Heller" w:date="2022-07-19T15:01:00Z">
        <w:r>
          <w:t>[Fig]. A paired t-test revealed that reaction time was marginally shorter in the congruent condition (M = 0.433</w:t>
        </w:r>
      </w:ins>
      <w:ins w:id="327" w:author="Chen Heller" w:date="2022-07-21T09:45:00Z">
        <w:r w:rsidR="00874762">
          <w:t>sec</w:t>
        </w:r>
      </w:ins>
      <w:ins w:id="328" w:author="Chen Heller" w:date="2022-07-19T15:01:00Z">
        <w:r>
          <w:t xml:space="preserve">, STD = 0.125) than in the incongruent condition (M = 0.441sec, STD = 0.125), t(9) = -2.075, p = 0.067, 95% CI [-0.016, 0.0007], Cohen's </w:t>
        </w:r>
        <w:proofErr w:type="spellStart"/>
        <w:r>
          <w:t>d</w:t>
        </w:r>
        <w:r>
          <w:rPr>
            <w:vertAlign w:val="subscript"/>
          </w:rPr>
          <w:t>z</w:t>
        </w:r>
        <w:proofErr w:type="spellEnd"/>
        <w:r>
          <w:rPr>
            <w:vertAlign w:val="subscript"/>
          </w:rPr>
          <w:t xml:space="preserve"> </w:t>
        </w:r>
        <w:r>
          <w:t>= -0.656. Movement time didn't differ between the congruent (M = 0.558sec, STD = 0.08) and incongruent (M = 0.557</w:t>
        </w:r>
      </w:ins>
      <w:ins w:id="329" w:author="Chen Heller" w:date="2022-07-21T09:45:00Z">
        <w:r w:rsidR="00874762">
          <w:t>sec</w:t>
        </w:r>
      </w:ins>
      <w:ins w:id="330" w:author="Chen Heller" w:date="2022-07-19T15:01:00Z">
        <w:r>
          <w:t xml:space="preserve">, STD = 0.081) conditions, t(9) = 0.077, p = 0.93, 95% CI [-0.069, 0.007], Cohen's </w:t>
        </w:r>
        <w:proofErr w:type="spellStart"/>
        <w:r>
          <w:t>d</w:t>
        </w:r>
        <w:r>
          <w:rPr>
            <w:vertAlign w:val="subscript"/>
          </w:rPr>
          <w:t>z</w:t>
        </w:r>
        <w:proofErr w:type="spellEnd"/>
        <w:r>
          <w:t xml:space="preserve"> = 0.024.</w:t>
        </w:r>
      </w:ins>
    </w:p>
    <w:p w14:paraId="6F46D6A3" w14:textId="77777777" w:rsidR="00F77DA2" w:rsidRDefault="00F77DA2" w:rsidP="00F77DA2">
      <w:pPr>
        <w:pStyle w:val="NoSpacing"/>
        <w:bidi w:val="0"/>
        <w:rPr>
          <w:ins w:id="331" w:author="Chen Heller" w:date="2022-07-19T15:01:00Z"/>
        </w:rPr>
      </w:pPr>
    </w:p>
    <w:p w14:paraId="0BA50F2D" w14:textId="38835526" w:rsidR="00F77DA2" w:rsidRDefault="00F77DA2" w:rsidP="00F77DA2">
      <w:pPr>
        <w:pStyle w:val="NoSpacing"/>
        <w:bidi w:val="0"/>
        <w:rPr>
          <w:ins w:id="332" w:author="Chen Heller" w:date="2022-07-19T15:01:00Z"/>
          <w:noProof/>
        </w:rPr>
      </w:pPr>
      <w:ins w:id="333" w:author="Chen Heller" w:date="2022-07-19T15:01:00Z">
        <w:r>
          <w:rPr>
            <w:noProof/>
          </w:rPr>
          <w:t>Fig 1</w:t>
        </w:r>
        <w:r w:rsidRPr="00BC7526">
          <w:rPr>
            <w:noProof/>
          </w:rPr>
          <w:drawing>
            <wp:inline distT="0" distB="0" distL="0" distR="0" wp14:anchorId="230C2485" wp14:editId="23E1C168">
              <wp:extent cx="2840511" cy="1588065"/>
              <wp:effectExtent l="0" t="0" r="0" b="0"/>
              <wp:docPr id="3"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992" t="5676" r="52959" b="52216"/>
                      <a:stretch/>
                    </pic:blipFill>
                    <pic:spPr bwMode="auto">
                      <a:xfrm>
                        <a:off x="0" y="0"/>
                        <a:ext cx="2840892" cy="1588278"/>
                      </a:xfrm>
                      <a:prstGeom prst="rect">
                        <a:avLst/>
                      </a:prstGeom>
                      <a:ln>
                        <a:noFill/>
                      </a:ln>
                      <a:extLst>
                        <a:ext uri="{53640926-AAD7-44D8-BBD7-CCE9431645EC}">
                          <a14:shadowObscured xmlns:a14="http://schemas.microsoft.com/office/drawing/2010/main"/>
                        </a:ext>
                      </a:extLst>
                    </pic:spPr>
                  </pic:pic>
                </a:graphicData>
              </a:graphic>
            </wp:inline>
          </w:drawing>
        </w:r>
      </w:ins>
    </w:p>
    <w:p w14:paraId="5643E160" w14:textId="77777777" w:rsidR="00F77DA2" w:rsidRDefault="00F77DA2" w:rsidP="00F77DA2">
      <w:pPr>
        <w:pStyle w:val="NoSpacing"/>
        <w:bidi w:val="0"/>
        <w:rPr>
          <w:ins w:id="334" w:author="Chen Heller" w:date="2022-07-19T15:01:00Z"/>
        </w:rPr>
      </w:pPr>
      <w:ins w:id="335" w:author="Chen Heller" w:date="2022-07-19T15:01:00Z">
        <w:r>
          <w:t>Fig 2</w:t>
        </w:r>
        <w:commentRangeStart w:id="336"/>
        <w:r w:rsidRPr="00BC7526">
          <w:rPr>
            <w:noProof/>
          </w:rPr>
          <w:drawing>
            <wp:inline distT="0" distB="0" distL="0" distR="0" wp14:anchorId="26C58A60" wp14:editId="035A4551">
              <wp:extent cx="1560195" cy="1563145"/>
              <wp:effectExtent l="0" t="0" r="1905" b="0"/>
              <wp:docPr id="8"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71514" t="53552" r="7573" b="4973"/>
                      <a:stretch/>
                    </pic:blipFill>
                    <pic:spPr bwMode="auto">
                      <a:xfrm>
                        <a:off x="0" y="0"/>
                        <a:ext cx="1561499" cy="1564451"/>
                      </a:xfrm>
                      <a:prstGeom prst="rect">
                        <a:avLst/>
                      </a:prstGeom>
                      <a:ln>
                        <a:noFill/>
                      </a:ln>
                      <a:extLst>
                        <a:ext uri="{53640926-AAD7-44D8-BBD7-CCE9431645EC}">
                          <a14:shadowObscured xmlns:a14="http://schemas.microsoft.com/office/drawing/2010/main"/>
                        </a:ext>
                      </a:extLst>
                    </pic:spPr>
                  </pic:pic>
                </a:graphicData>
              </a:graphic>
            </wp:inline>
          </w:drawing>
        </w:r>
        <w:commentRangeEnd w:id="336"/>
        <w:r>
          <w:rPr>
            <w:rStyle w:val="CommentReference"/>
          </w:rPr>
          <w:commentReference w:id="336"/>
        </w:r>
        <w:r>
          <w:t xml:space="preserve"> </w:t>
        </w:r>
      </w:ins>
    </w:p>
    <w:p w14:paraId="052A0A47" w14:textId="122520A4" w:rsidR="00F77DA2" w:rsidRDefault="00F77DA2" w:rsidP="00F77DA2">
      <w:pPr>
        <w:pStyle w:val="NoSpacing"/>
        <w:bidi w:val="0"/>
        <w:rPr>
          <w:ins w:id="337" w:author="Chen Heller" w:date="2022-07-19T15:01:00Z"/>
          <w:noProof/>
        </w:rPr>
      </w:pPr>
      <w:ins w:id="338" w:author="Chen Heller" w:date="2022-07-19T15:01:00Z">
        <w:r>
          <w:rPr>
            <w:noProof/>
          </w:rPr>
          <w:lastRenderedPageBreak/>
          <w:t>Fig 3</w:t>
        </w:r>
        <w:r w:rsidRPr="00BC7526">
          <w:rPr>
            <w:noProof/>
          </w:rPr>
          <w:drawing>
            <wp:inline distT="0" distB="0" distL="0" distR="0" wp14:anchorId="3921EFFF" wp14:editId="6600CC9F">
              <wp:extent cx="1560734" cy="1524952"/>
              <wp:effectExtent l="0" t="0" r="1905" b="0"/>
              <wp:docPr id="5"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074" t="52446" r="71013" b="7106"/>
                      <a:stretch/>
                    </pic:blipFill>
                    <pic:spPr bwMode="auto">
                      <a:xfrm>
                        <a:off x="0" y="0"/>
                        <a:ext cx="1561499" cy="1525699"/>
                      </a:xfrm>
                      <a:prstGeom prst="rect">
                        <a:avLst/>
                      </a:prstGeom>
                      <a:ln>
                        <a:noFill/>
                      </a:ln>
                      <a:extLst>
                        <a:ext uri="{53640926-AAD7-44D8-BBD7-CCE9431645EC}">
                          <a14:shadowObscured xmlns:a14="http://schemas.microsoft.com/office/drawing/2010/main"/>
                        </a:ext>
                      </a:extLst>
                    </pic:spPr>
                  </pic:pic>
                </a:graphicData>
              </a:graphic>
            </wp:inline>
          </w:drawing>
        </w:r>
      </w:ins>
    </w:p>
    <w:p w14:paraId="38D8F692" w14:textId="77777777" w:rsidR="00F77DA2" w:rsidRDefault="00F77DA2" w:rsidP="00F77DA2">
      <w:pPr>
        <w:pStyle w:val="NoSpacing"/>
        <w:bidi w:val="0"/>
        <w:rPr>
          <w:ins w:id="339" w:author="Chen Heller" w:date="2022-07-19T15:01:00Z"/>
          <w:rtl/>
        </w:rPr>
      </w:pPr>
    </w:p>
    <w:p w14:paraId="76782264" w14:textId="77777777" w:rsidR="00F77DA2" w:rsidRDefault="00F77DA2" w:rsidP="00F77DA2">
      <w:pPr>
        <w:pStyle w:val="NoSpacing"/>
        <w:bidi w:val="0"/>
        <w:rPr>
          <w:ins w:id="340" w:author="Chen Heller" w:date="2022-07-19T15:01:00Z"/>
        </w:rPr>
      </w:pPr>
      <w:ins w:id="341" w:author="Chen Heller" w:date="2022-07-19T15:01:00Z">
        <w:r>
          <w:t>deviation from center</w:t>
        </w:r>
      </w:ins>
    </w:p>
    <w:p w14:paraId="79CC50FC" w14:textId="77777777" w:rsidR="00F77DA2" w:rsidRDefault="00F77DA2" w:rsidP="00F77DA2">
      <w:pPr>
        <w:pStyle w:val="NoSpacing"/>
        <w:bidi w:val="0"/>
        <w:rPr>
          <w:ins w:id="342" w:author="Chen Heller" w:date="2022-07-19T15:01:00Z"/>
        </w:rPr>
      </w:pPr>
      <w:ins w:id="343" w:author="Chen Heller" w:date="2022-07-19T15:01:00Z">
        <w:r>
          <w:t>movement variation</w:t>
        </w:r>
      </w:ins>
    </w:p>
    <w:p w14:paraId="2E4BBAB9" w14:textId="77777777" w:rsidR="00F77DA2" w:rsidRDefault="00F77DA2" w:rsidP="00F77DA2">
      <w:pPr>
        <w:pStyle w:val="NoSpacing"/>
        <w:bidi w:val="0"/>
        <w:rPr>
          <w:ins w:id="344" w:author="Chen Heller" w:date="2022-07-19T15:01:00Z"/>
        </w:rPr>
      </w:pPr>
      <w:ins w:id="345" w:author="Chen Heller" w:date="2022-07-19T15:01:00Z">
        <w:r>
          <w:t>heading angle</w:t>
        </w:r>
      </w:ins>
    </w:p>
    <w:p w14:paraId="2A4729B1" w14:textId="77777777" w:rsidR="00F77DA2" w:rsidRDefault="00F77DA2" w:rsidP="00F77DA2">
      <w:pPr>
        <w:pStyle w:val="NoSpacing"/>
        <w:bidi w:val="0"/>
        <w:rPr>
          <w:ins w:id="346" w:author="Chen Heller" w:date="2022-07-19T15:01:00Z"/>
        </w:rPr>
      </w:pPr>
      <w:ins w:id="347" w:author="Chen Heller" w:date="2022-07-19T15:01:00Z">
        <w:r>
          <w:t>changes of mind</w:t>
        </w:r>
      </w:ins>
    </w:p>
    <w:p w14:paraId="3A0DB5BD" w14:textId="07174704" w:rsidR="00016678" w:rsidRPr="00016678" w:rsidRDefault="00F77DA2">
      <w:pPr>
        <w:pStyle w:val="NoSpacing"/>
        <w:bidi w:val="0"/>
        <w:pPrChange w:id="348" w:author="Chen Heller" w:date="2022-07-19T14:57:00Z">
          <w:pPr>
            <w:pStyle w:val="Heading4"/>
            <w:bidi w:val="0"/>
          </w:pPr>
        </w:pPrChange>
      </w:pPr>
      <w:ins w:id="349" w:author="Chen Heller" w:date="2022-07-19T15:01:00Z">
        <w:r>
          <w:t>Number of bad trials</w:t>
        </w:r>
      </w:ins>
    </w:p>
    <w:p w14:paraId="5C9A9952" w14:textId="4DBB33DF" w:rsidR="002057FC" w:rsidRDefault="002057FC" w:rsidP="002057FC">
      <w:pPr>
        <w:pStyle w:val="Heading4"/>
        <w:bidi w:val="0"/>
        <w:rPr>
          <w:ins w:id="350" w:author="Chen Heller" w:date="2022-07-19T15:01:00Z"/>
        </w:rPr>
      </w:pPr>
      <w:r>
        <w:t>Discussion</w:t>
      </w:r>
    </w:p>
    <w:p w14:paraId="21C1CBEE" w14:textId="28B2EC99" w:rsidR="00B77016" w:rsidRPr="00B77016" w:rsidRDefault="00D908A0">
      <w:pPr>
        <w:pStyle w:val="NoSpacing"/>
        <w:bidi w:val="0"/>
        <w:pPrChange w:id="351" w:author="Chen Heller" w:date="2022-07-19T16:38:00Z">
          <w:pPr>
            <w:pStyle w:val="Heading4"/>
            <w:bidi w:val="0"/>
          </w:pPr>
        </w:pPrChange>
      </w:pPr>
      <w:ins w:id="352" w:author="Chen Heller" w:date="2022-07-19T16:10:00Z">
        <w:r>
          <w:t>E</w:t>
        </w:r>
      </w:ins>
      <w:ins w:id="353" w:author="Chen Heller" w:date="2022-07-19T16:11:00Z">
        <w:r>
          <w:t xml:space="preserve">xperiment 1 was </w:t>
        </w:r>
      </w:ins>
      <w:ins w:id="354" w:author="Chen Heller" w:date="2022-07-19T16:16:00Z">
        <w:r w:rsidR="006F5721">
          <w:t xml:space="preserve">conducted to </w:t>
        </w:r>
      </w:ins>
      <w:ins w:id="355" w:author="Chen Heller" w:date="2022-07-19T16:20:00Z">
        <w:r w:rsidR="008F6CE0">
          <w:t xml:space="preserve">establish an experimental environment capable of </w:t>
        </w:r>
        <w:proofErr w:type="spellStart"/>
        <w:r w:rsidR="008F6CE0">
          <w:t>capuring</w:t>
        </w:r>
        <w:proofErr w:type="spellEnd"/>
        <w:r w:rsidR="008F6CE0">
          <w:t xml:space="preserve"> UC effect with motion tracking. In contrast to our expectations, no </w:t>
        </w:r>
      </w:ins>
      <w:ins w:id="356" w:author="Chen Heller" w:date="2022-07-19T16:22:00Z">
        <w:r w:rsidR="00CE2020">
          <w:t xml:space="preserve">robust </w:t>
        </w:r>
      </w:ins>
      <w:ins w:id="357" w:author="Chen Heller" w:date="2022-07-19T16:20:00Z">
        <w:r w:rsidR="008F6CE0">
          <w:t>UC effec</w:t>
        </w:r>
      </w:ins>
      <w:ins w:id="358" w:author="Chen Heller" w:date="2022-07-19T16:21:00Z">
        <w:r w:rsidR="008F6CE0">
          <w:t xml:space="preserve">t </w:t>
        </w:r>
      </w:ins>
      <w:ins w:id="359" w:author="Chen Heller" w:date="2022-07-19T16:22:00Z">
        <w:r w:rsidR="00CE2020">
          <w:t xml:space="preserve">was </w:t>
        </w:r>
      </w:ins>
      <w:ins w:id="360" w:author="Chen Heller" w:date="2022-07-19T16:21:00Z">
        <w:r w:rsidR="008F6CE0">
          <w:t>found in any of the motion tracking measures</w:t>
        </w:r>
      </w:ins>
      <w:ins w:id="361" w:author="Chen Heller" w:date="2022-07-19T16:22:00Z">
        <w:r w:rsidR="00CE2020">
          <w:t>, and although a trend was found in some of them</w:t>
        </w:r>
      </w:ins>
      <w:ins w:id="362" w:author="Chen Heller" w:date="2022-07-19T16:23:00Z">
        <w:r w:rsidR="00CE2020">
          <w:t xml:space="preserve">, it was never significant. </w:t>
        </w:r>
        <w:r w:rsidR="00CA4735">
          <w:t>This trend was most prominent in the reach area parameter where a smaller reach area was found in the incongruent con</w:t>
        </w:r>
      </w:ins>
      <w:ins w:id="363" w:author="Chen Heller" w:date="2022-07-19T16:24:00Z">
        <w:r w:rsidR="00CA4735">
          <w:t>dition.</w:t>
        </w:r>
        <w:r w:rsidR="00FC40BD">
          <w:t xml:space="preserve"> </w:t>
        </w:r>
      </w:ins>
      <w:ins w:id="364" w:author="Chen Heller" w:date="2022-07-19T16:25:00Z">
        <w:r w:rsidR="00FC40BD">
          <w:t xml:space="preserve">It seemed reach area </w:t>
        </w:r>
        <w:r w:rsidR="001E74C0">
          <w:t xml:space="preserve">might be the best parameter for UC effects since movement time, </w:t>
        </w:r>
      </w:ins>
      <w:ins w:id="365" w:author="Chen Heller" w:date="2022-07-19T16:26:00Z">
        <w:r w:rsidR="001E74C0">
          <w:t xml:space="preserve">reaction time, deviation from center, movement variation, heading angle and changes of mind did </w:t>
        </w:r>
        <w:r w:rsidR="00AC6CB5">
          <w:t xml:space="preserve">not differentiate the conditions quite as well. </w:t>
        </w:r>
      </w:ins>
      <w:ins w:id="366" w:author="Chen Heller" w:date="2022-07-19T16:27:00Z">
        <w:r w:rsidR="00AC6CB5">
          <w:t xml:space="preserve">Interestingly, although the movement </w:t>
        </w:r>
      </w:ins>
      <w:ins w:id="367" w:author="Chen Heller" w:date="2022-07-19T16:29:00Z">
        <w:r w:rsidR="00DE3FB9">
          <w:t xml:space="preserve">time </w:t>
        </w:r>
      </w:ins>
      <w:ins w:id="368" w:author="Chen Heller" w:date="2022-07-19T16:27:00Z">
        <w:r w:rsidR="00AC6CB5">
          <w:t xml:space="preserve">was similar between the conditions, there was a trend to shorter reaction times in the </w:t>
        </w:r>
        <w:r w:rsidR="00B21DF2">
          <w:t>congruent condition. This pattern of finding might i</w:t>
        </w:r>
      </w:ins>
      <w:ins w:id="369" w:author="Chen Heller" w:date="2022-07-19T16:28:00Z">
        <w:r w:rsidR="00B21DF2">
          <w:t xml:space="preserve">mply </w:t>
        </w:r>
      </w:ins>
      <w:ins w:id="370" w:author="Chen Heller" w:date="2022-07-19T16:30:00Z">
        <w:r w:rsidR="007D0716">
          <w:t xml:space="preserve">that </w:t>
        </w:r>
      </w:ins>
      <w:ins w:id="371" w:author="Chen Heller" w:date="2022-07-19T16:32:00Z">
        <w:r w:rsidR="00875B00">
          <w:t xml:space="preserve">when the prime </w:t>
        </w:r>
        <w:r w:rsidR="00A45B00">
          <w:t xml:space="preserve">contradicts the target, the </w:t>
        </w:r>
      </w:ins>
      <w:ins w:id="372" w:author="Chen Heller" w:date="2022-07-19T16:30:00Z">
        <w:r w:rsidR="007D0716">
          <w:t xml:space="preserve">subjects wait </w:t>
        </w:r>
      </w:ins>
      <w:ins w:id="373" w:author="Chen Heller" w:date="2022-07-19T16:31:00Z">
        <w:r w:rsidR="00875B00">
          <w:t xml:space="preserve">until </w:t>
        </w:r>
        <w:r w:rsidR="007D0716">
          <w:t>they reach a final decision and only then perform their movement</w:t>
        </w:r>
      </w:ins>
      <w:ins w:id="374" w:author="Chen Heller" w:date="2022-07-19T16:32:00Z">
        <w:r w:rsidR="00A45B00">
          <w:t>.</w:t>
        </w:r>
      </w:ins>
      <w:ins w:id="375" w:author="Chen Heller" w:date="2022-07-19T16:31:00Z">
        <w:r w:rsidR="007D0716">
          <w:t xml:space="preserve"> </w:t>
        </w:r>
      </w:ins>
      <w:ins w:id="376" w:author="Chen Heller" w:date="2022-07-19T16:33:00Z">
        <w:r w:rsidR="00A45B00">
          <w:t xml:space="preserve">Such answering tactic </w:t>
        </w:r>
      </w:ins>
      <w:ins w:id="377" w:author="Chen Heller" w:date="2022-07-19T16:39:00Z">
        <w:r w:rsidR="002B4328">
          <w:t>could</w:t>
        </w:r>
      </w:ins>
      <w:ins w:id="378" w:author="Chen Heller" w:date="2022-07-19T16:33:00Z">
        <w:r w:rsidR="00A46029">
          <w:t xml:space="preserve"> explain why the conflict that might be created by an incongruent invisible prime is never reflected in the subject's movement.</w:t>
        </w:r>
      </w:ins>
    </w:p>
    <w:p w14:paraId="4883D91B" w14:textId="75B54384" w:rsidR="00ED60E1" w:rsidRDefault="00ED60E1" w:rsidP="0001046E">
      <w:pPr>
        <w:pStyle w:val="Heading3"/>
        <w:bidi w:val="0"/>
        <w:rPr>
          <w:ins w:id="379" w:author="Chen Heller" w:date="2022-07-19T16:40:00Z"/>
        </w:rPr>
      </w:pPr>
      <w:r>
        <w:t>Exp 2</w:t>
      </w:r>
    </w:p>
    <w:p w14:paraId="45EC229A" w14:textId="7AC8C6CE" w:rsidR="002B4328" w:rsidRDefault="002B4328" w:rsidP="002B4328">
      <w:pPr>
        <w:pStyle w:val="NoSpacing"/>
        <w:bidi w:val="0"/>
        <w:rPr>
          <w:ins w:id="380" w:author="Chen Heller" w:date="2022-07-19T16:52:00Z"/>
        </w:rPr>
      </w:pPr>
      <w:ins w:id="381" w:author="Chen Heller" w:date="2022-07-19T16:40:00Z">
        <w:r>
          <w:t xml:space="preserve">In the second experiment to prevent the subjects from contemplating their answer before making a movement, we restricted the movement </w:t>
        </w:r>
      </w:ins>
      <w:ins w:id="382" w:author="Chen Heller" w:date="2022-07-20T11:12:00Z">
        <w:r w:rsidR="00473B6D">
          <w:t>initiation</w:t>
        </w:r>
      </w:ins>
      <w:ins w:id="383" w:author="Chen Heller" w:date="2022-07-19T16:40:00Z">
        <w:r>
          <w:t xml:space="preserve"> time and decreased the movement duration. Since RT was now shorter we</w:t>
        </w:r>
      </w:ins>
      <w:ins w:id="384" w:author="Chen Heller" w:date="2022-07-19T16:42:00Z">
        <w:r w:rsidR="00DB43BA">
          <w:t xml:space="preserve"> also</w:t>
        </w:r>
      </w:ins>
      <w:ins w:id="385" w:author="Chen Heller" w:date="2022-07-19T16:40:00Z">
        <w:r>
          <w:t xml:space="preserve"> added a second training block intended to improve the participant's RT.</w:t>
        </w:r>
      </w:ins>
      <w:ins w:id="386" w:author="Chen Heller" w:date="2022-07-19T16:52:00Z">
        <w:r w:rsidR="007429C1">
          <w:t xml:space="preserve"> </w:t>
        </w:r>
      </w:ins>
      <w:ins w:id="387" w:author="Chen Heller" w:date="2022-07-19T16:57:00Z">
        <w:r w:rsidR="00F52FA1">
          <w:t>The goal of b</w:t>
        </w:r>
      </w:ins>
      <w:ins w:id="388" w:author="Chen Heller" w:date="2022-07-19T16:55:00Z">
        <w:r w:rsidR="002F494F">
          <w:t xml:space="preserve">oth changes </w:t>
        </w:r>
      </w:ins>
      <w:ins w:id="389" w:author="Chen Heller" w:date="2022-07-19T16:57:00Z">
        <w:r w:rsidR="00F52FA1">
          <w:t>was to</w:t>
        </w:r>
        <w:r w:rsidR="00702983">
          <w:t xml:space="preserve"> </w:t>
        </w:r>
      </w:ins>
      <w:ins w:id="390" w:author="Chen Heller" w:date="2022-07-19T16:59:00Z">
        <w:r w:rsidR="007D4D98">
          <w:t>overlap the decision making process with the reaching movement and hence t</w:t>
        </w:r>
      </w:ins>
      <w:ins w:id="391" w:author="Chen Heller" w:date="2022-07-19T17:00:00Z">
        <w:r w:rsidR="007D4D98">
          <w:t xml:space="preserve">o </w:t>
        </w:r>
      </w:ins>
      <w:ins w:id="392" w:author="Chen Heller" w:date="2022-07-19T16:55:00Z">
        <w:r w:rsidR="002F494F">
          <w:t>promote the expression of UC effects</w:t>
        </w:r>
      </w:ins>
      <w:ins w:id="393" w:author="Chen Heller" w:date="2022-07-19T16:57:00Z">
        <w:r w:rsidR="00702983">
          <w:t xml:space="preserve"> in the</w:t>
        </w:r>
      </w:ins>
      <w:ins w:id="394" w:author="Chen Heller" w:date="2022-07-19T17:00:00Z">
        <w:r w:rsidR="007D4D98">
          <w:t xml:space="preserve"> movement.</w:t>
        </w:r>
      </w:ins>
    </w:p>
    <w:p w14:paraId="19BBC9B1" w14:textId="77777777" w:rsidR="007429C1" w:rsidRPr="00BA41CF" w:rsidRDefault="007429C1" w:rsidP="007429C1">
      <w:pPr>
        <w:pStyle w:val="Heading4"/>
        <w:bidi w:val="0"/>
        <w:rPr>
          <w:ins w:id="395" w:author="Chen Heller" w:date="2022-07-19T16:52:00Z"/>
        </w:rPr>
      </w:pPr>
      <w:ins w:id="396" w:author="Chen Heller" w:date="2022-07-19T16:52:00Z">
        <w:r>
          <w:t>Methods</w:t>
        </w:r>
      </w:ins>
    </w:p>
    <w:p w14:paraId="54353DE0" w14:textId="77777777" w:rsidR="007429C1" w:rsidRDefault="007429C1" w:rsidP="007429C1">
      <w:pPr>
        <w:pStyle w:val="Heading5"/>
        <w:bidi w:val="0"/>
        <w:rPr>
          <w:ins w:id="397" w:author="Chen Heller" w:date="2022-07-19T16:52:00Z"/>
        </w:rPr>
      </w:pPr>
      <w:ins w:id="398" w:author="Chen Heller" w:date="2022-07-19T16:52:00Z">
        <w:r>
          <w:t>Participants</w:t>
        </w:r>
      </w:ins>
    </w:p>
    <w:p w14:paraId="1993AB85" w14:textId="4D674811" w:rsidR="007429C1" w:rsidRPr="00422E34" w:rsidRDefault="005E658D" w:rsidP="00264C7A">
      <w:pPr>
        <w:pStyle w:val="NoSpacing"/>
        <w:bidi w:val="0"/>
        <w:rPr>
          <w:ins w:id="399" w:author="Chen Heller" w:date="2022-07-19T16:52:00Z"/>
        </w:rPr>
      </w:pPr>
      <w:ins w:id="400" w:author="Chen Heller" w:date="2022-07-19T17:13:00Z">
        <w:r>
          <w:t>Fourteen</w:t>
        </w:r>
      </w:ins>
      <w:ins w:id="401" w:author="Chen Heller" w:date="2022-07-19T16:52:00Z">
        <w:r w:rsidR="007429C1">
          <w:t xml:space="preserve"> participants </w:t>
        </w:r>
        <w:commentRangeStart w:id="402"/>
        <w:r w:rsidR="007429C1">
          <w:t>(</w:t>
        </w:r>
      </w:ins>
      <w:ins w:id="403" w:author="Chen Heller" w:date="2022-07-21T10:24:00Z">
        <w:r w:rsidR="006C2FEA">
          <w:t xml:space="preserve">XX </w:t>
        </w:r>
      </w:ins>
      <w:ins w:id="404" w:author="Chen Heller" w:date="2022-07-19T16:52:00Z">
        <w:r w:rsidR="007429C1">
          <w:t xml:space="preserve">females) </w:t>
        </w:r>
      </w:ins>
      <w:commentRangeEnd w:id="402"/>
      <w:ins w:id="405" w:author="Chen Heller" w:date="2022-07-21T10:24:00Z">
        <w:r w:rsidR="006C2FEA">
          <w:rPr>
            <w:rStyle w:val="CommentReference"/>
          </w:rPr>
          <w:commentReference w:id="402"/>
        </w:r>
      </w:ins>
      <w:ins w:id="406" w:author="Chen Heller" w:date="2022-07-19T16:52:00Z">
        <w:r w:rsidR="007429C1">
          <w:t>were recruited for the stud</w:t>
        </w:r>
      </w:ins>
      <w:ins w:id="407" w:author="Chen Heller" w:date="2022-07-21T10:21:00Z">
        <w:r w:rsidR="006378BF">
          <w:t>y</w:t>
        </w:r>
      </w:ins>
      <w:ins w:id="408" w:author="Chen Heller" w:date="2022-07-19T16:52:00Z">
        <w:r w:rsidR="007429C1">
          <w:t xml:space="preserve"> (M=</w:t>
        </w:r>
      </w:ins>
      <w:ins w:id="409" w:author="Chen Heller" w:date="2022-07-21T10:24:00Z">
        <w:r w:rsidR="006C2FEA">
          <w:t>XX</w:t>
        </w:r>
      </w:ins>
      <w:ins w:id="410" w:author="Chen Heller" w:date="2022-07-19T16:52:00Z">
        <w:r w:rsidR="007429C1">
          <w:t>, SD=</w:t>
        </w:r>
      </w:ins>
      <w:ins w:id="411" w:author="Chen Heller" w:date="2022-07-21T10:24:00Z">
        <w:r w:rsidR="006C2FEA">
          <w:t>XX</w:t>
        </w:r>
      </w:ins>
      <w:ins w:id="412" w:author="Chen Heller" w:date="2022-07-19T16:52:00Z">
        <w:r w:rsidR="007429C1">
          <w:t>)</w:t>
        </w:r>
      </w:ins>
      <w:ins w:id="413" w:author="Chen Heller" w:date="2022-07-21T10:21:00Z">
        <w:r w:rsidR="006378BF">
          <w:t xml:space="preserve"> in a </w:t>
        </w:r>
        <w:r w:rsidR="006378BF">
          <w:t xml:space="preserve">recruitment procedure </w:t>
        </w:r>
        <w:r w:rsidR="006378BF">
          <w:t xml:space="preserve">identical </w:t>
        </w:r>
      </w:ins>
      <w:ins w:id="414" w:author="Chen Heller" w:date="2022-07-21T10:18:00Z">
        <w:r w:rsidR="0092550B">
          <w:t xml:space="preserve">to experiment 1. </w:t>
        </w:r>
        <w:r w:rsidR="0092550B">
          <w:t>Five subjects were disqualified from</w:t>
        </w:r>
      </w:ins>
      <w:ins w:id="415" w:author="Chen Heller" w:date="2022-07-21T10:19:00Z">
        <w:r w:rsidR="00097ED6">
          <w:t xml:space="preserve"> the</w:t>
        </w:r>
      </w:ins>
      <w:ins w:id="416" w:author="Chen Heller" w:date="2022-07-21T10:18:00Z">
        <w:r w:rsidR="0092550B">
          <w:t xml:space="preserve"> analysis since three of them</w:t>
        </w:r>
      </w:ins>
      <w:ins w:id="417" w:author="Chen Heller" w:date="2022-07-21T12:48:00Z">
        <w:r w:rsidR="00404370">
          <w:t xml:space="preserve"> </w:t>
        </w:r>
      </w:ins>
      <w:ins w:id="418" w:author="Chen Heller" w:date="2022-07-21T10:18:00Z">
        <w:r w:rsidR="0092550B">
          <w:t xml:space="preserve">had less than 25 valid </w:t>
        </w:r>
      </w:ins>
      <w:ins w:id="419" w:author="Chen Heller" w:date="2022-07-21T12:49:00Z">
        <w:r w:rsidR="006E5AE5">
          <w:t>trials</w:t>
        </w:r>
      </w:ins>
      <w:ins w:id="420" w:author="Chen Heller" w:date="2022-07-21T12:48:00Z">
        <w:r w:rsidR="003235FE">
          <w:t xml:space="preserve"> </w:t>
        </w:r>
      </w:ins>
      <w:ins w:id="421" w:author="Chen Heller" w:date="2022-07-21T12:49:00Z">
        <w:r w:rsidR="006E5AE5">
          <w:t>[ref to exclusion criteria]</w:t>
        </w:r>
        <w:r w:rsidR="006E5AE5">
          <w:t xml:space="preserve"> </w:t>
        </w:r>
      </w:ins>
      <w:ins w:id="422" w:author="Chen Heller" w:date="2022-07-21T10:18:00Z">
        <w:r w:rsidR="0092550B">
          <w:t xml:space="preserve">in each condition and the other two </w:t>
        </w:r>
      </w:ins>
      <w:ins w:id="423" w:author="Chen Heller" w:date="2022-07-21T12:47:00Z">
        <w:r w:rsidR="007F2704">
          <w:t xml:space="preserve">performed significantly worse than 70% correct answers in </w:t>
        </w:r>
      </w:ins>
      <w:ins w:id="424" w:author="Chen Heller" w:date="2022-07-21T10:18:00Z">
        <w:r w:rsidR="0092550B">
          <w:t>the classification task</w:t>
        </w:r>
      </w:ins>
      <w:ins w:id="425" w:author="Chen Heller" w:date="2022-07-21T12:46:00Z">
        <w:r w:rsidR="00070F22">
          <w:t xml:space="preserve"> according to a</w:t>
        </w:r>
      </w:ins>
      <w:ins w:id="426" w:author="Chen Heller" w:date="2022-07-21T12:47:00Z">
        <w:r w:rsidR="00070F22">
          <w:t xml:space="preserve"> binomial test</w:t>
        </w:r>
      </w:ins>
      <w:ins w:id="427" w:author="Chen Heller" w:date="2022-07-21T10:18:00Z">
        <w:r w:rsidR="0092550B">
          <w:t>.</w:t>
        </w:r>
      </w:ins>
    </w:p>
    <w:p w14:paraId="5127CB6E" w14:textId="77777777" w:rsidR="007429C1" w:rsidRDefault="007429C1" w:rsidP="007429C1">
      <w:pPr>
        <w:pStyle w:val="Heading5"/>
        <w:bidi w:val="0"/>
        <w:rPr>
          <w:ins w:id="428" w:author="Chen Heller" w:date="2022-07-19T16:52:00Z"/>
        </w:rPr>
      </w:pPr>
      <w:ins w:id="429" w:author="Chen Heller" w:date="2022-07-19T16:52:00Z">
        <w:r>
          <w:t>Stimuli</w:t>
        </w:r>
      </w:ins>
    </w:p>
    <w:p w14:paraId="7EB42B0D" w14:textId="47E85FEB" w:rsidR="007429C1" w:rsidRDefault="00154EA4" w:rsidP="0018094C">
      <w:pPr>
        <w:pStyle w:val="NoSpacing"/>
        <w:bidi w:val="0"/>
        <w:rPr>
          <w:ins w:id="430" w:author="Chen Heller" w:date="2022-07-19T16:52:00Z"/>
        </w:rPr>
      </w:pPr>
      <w:ins w:id="431" w:author="Chen Heller" w:date="2022-07-19T17:21:00Z">
        <w:r>
          <w:t>Stimuli was identical to that used in experiment one.</w:t>
        </w:r>
      </w:ins>
    </w:p>
    <w:p w14:paraId="60E487BC" w14:textId="77777777" w:rsidR="007429C1" w:rsidRDefault="007429C1" w:rsidP="007429C1">
      <w:pPr>
        <w:pStyle w:val="Heading5"/>
        <w:bidi w:val="0"/>
        <w:rPr>
          <w:ins w:id="432" w:author="Chen Heller" w:date="2022-07-19T16:52:00Z"/>
        </w:rPr>
      </w:pPr>
      <w:ins w:id="433" w:author="Chen Heller" w:date="2022-07-19T16:52:00Z">
        <w:r>
          <w:t>Apparatus</w:t>
        </w:r>
      </w:ins>
    </w:p>
    <w:p w14:paraId="5CB80B8B" w14:textId="5B946EE4" w:rsidR="007429C1" w:rsidRPr="007846C7" w:rsidRDefault="0001784E">
      <w:pPr>
        <w:pStyle w:val="NoSpacing"/>
        <w:bidi w:val="0"/>
        <w:rPr>
          <w:ins w:id="434" w:author="Chen Heller" w:date="2022-07-19T16:52:00Z"/>
        </w:rPr>
        <w:pPrChange w:id="435" w:author="Chen Heller" w:date="2022-07-19T17:28:00Z">
          <w:pPr>
            <w:pStyle w:val="NoSpacing"/>
            <w:bidi w:val="0"/>
            <w:ind w:left="709" w:right="843"/>
          </w:pPr>
        </w:pPrChange>
      </w:pPr>
      <w:ins w:id="436" w:author="Chen Heller" w:date="2022-07-19T17:23:00Z">
        <w:r>
          <w:t>Apparatus was identical to experiment one except for a few changes: the starting point was now 35cm away from the screen</w:t>
        </w:r>
      </w:ins>
      <w:ins w:id="437" w:author="Chen Heller" w:date="2022-07-19T17:24:00Z">
        <w:r w:rsidR="00012647">
          <w:t xml:space="preserve"> and the </w:t>
        </w:r>
      </w:ins>
      <w:ins w:id="438" w:author="Chen Heller" w:date="2022-07-19T17:25:00Z">
        <w:r w:rsidR="00012647">
          <w:t xml:space="preserve">size of the </w:t>
        </w:r>
      </w:ins>
      <w:ins w:id="439" w:author="Chen Heller" w:date="2022-07-20T13:47:00Z">
        <w:r w:rsidR="009526D2">
          <w:t xml:space="preserve">blue </w:t>
        </w:r>
      </w:ins>
      <w:ins w:id="440" w:author="Chen Heller" w:date="2022-07-19T17:25:00Z">
        <w:r w:rsidR="00012647">
          <w:t>circle beneath each target was slightly increased</w:t>
        </w:r>
      </w:ins>
      <w:ins w:id="441" w:author="Chen Heller" w:date="2022-07-20T13:46:00Z">
        <w:r w:rsidR="009526D2">
          <w:t xml:space="preserve"> </w:t>
        </w:r>
      </w:ins>
      <w:ins w:id="442" w:author="Chen Heller" w:date="2022-07-20T13:47:00Z">
        <w:r w:rsidR="009526D2">
          <w:t xml:space="preserve">so that hitting </w:t>
        </w:r>
        <w:r w:rsidR="00843515">
          <w:t>it</w:t>
        </w:r>
        <w:r w:rsidR="009526D2">
          <w:t xml:space="preserve"> was easier</w:t>
        </w:r>
      </w:ins>
      <w:ins w:id="443" w:author="Chen Heller" w:date="2022-07-19T17:25:00Z">
        <w:r w:rsidR="00012647">
          <w:t>.</w:t>
        </w:r>
      </w:ins>
    </w:p>
    <w:p w14:paraId="1B9FB235" w14:textId="77777777" w:rsidR="007429C1" w:rsidRDefault="007429C1" w:rsidP="007429C1">
      <w:pPr>
        <w:pStyle w:val="Heading5"/>
        <w:bidi w:val="0"/>
        <w:rPr>
          <w:ins w:id="444" w:author="Chen Heller" w:date="2022-07-19T16:52:00Z"/>
        </w:rPr>
      </w:pPr>
      <w:ins w:id="445" w:author="Chen Heller" w:date="2022-07-19T16:52:00Z">
        <w:r>
          <w:t>Procedure</w:t>
        </w:r>
      </w:ins>
    </w:p>
    <w:p w14:paraId="6A37064A" w14:textId="1C666E90" w:rsidR="007429C1" w:rsidRDefault="0018094C" w:rsidP="00DD6F2C">
      <w:pPr>
        <w:pStyle w:val="NoSpacing"/>
        <w:bidi w:val="0"/>
        <w:rPr>
          <w:ins w:id="446" w:author="Chen Heller" w:date="2022-07-19T16:52:00Z"/>
        </w:rPr>
      </w:pPr>
      <w:ins w:id="447" w:author="Chen Heller" w:date="2022-07-19T18:00:00Z">
        <w:r>
          <w:t>In this experimen</w:t>
        </w:r>
      </w:ins>
      <w:ins w:id="448" w:author="Chen Heller" w:date="2022-07-19T18:01:00Z">
        <w:r>
          <w:t xml:space="preserve">t </w:t>
        </w:r>
      </w:ins>
      <w:ins w:id="449" w:author="Chen Heller" w:date="2022-07-19T18:03:00Z">
        <w:r w:rsidR="00374BAF">
          <w:t xml:space="preserve">before performing the practice and test blocks, the participants completed </w:t>
        </w:r>
      </w:ins>
      <w:ins w:id="450" w:author="Chen Heller" w:date="2022-07-19T18:04:00Z">
        <w:r w:rsidR="00374BAF">
          <w:t>a</w:t>
        </w:r>
      </w:ins>
      <w:ins w:id="451" w:author="Chen Heller" w:date="2022-07-20T10:01:00Z">
        <w:r w:rsidR="00727A39">
          <w:t>n</w:t>
        </w:r>
      </w:ins>
      <w:ins w:id="452" w:author="Chen Heller" w:date="2022-07-19T18:04:00Z">
        <w:r w:rsidR="00374BAF">
          <w:t xml:space="preserve"> initial practice block that </w:t>
        </w:r>
        <w:r w:rsidR="00F97EED">
          <w:t>did not include a prime</w:t>
        </w:r>
      </w:ins>
      <w:ins w:id="453" w:author="Chen Heller" w:date="2022-07-19T18:05:00Z">
        <w:r w:rsidR="00F97EED">
          <w:t>. The order of trials in this block was drawn from a</w:t>
        </w:r>
      </w:ins>
      <w:ins w:id="454" w:author="Chen Heller" w:date="2022-07-19T16:52:00Z">
        <w:r w:rsidR="007429C1">
          <w:t xml:space="preserve">n additional </w:t>
        </w:r>
      </w:ins>
      <w:ins w:id="455" w:author="Chen Heller" w:date="2022-07-19T17:37:00Z">
        <w:r w:rsidR="00800B3D">
          <w:t>list of trial condition and stimulus</w:t>
        </w:r>
      </w:ins>
      <w:ins w:id="456" w:author="Chen Heller" w:date="2022-07-19T18:05:00Z">
        <w:r w:rsidR="00F97EED">
          <w:t>.</w:t>
        </w:r>
      </w:ins>
      <w:ins w:id="457" w:author="Chen Heller" w:date="2022-07-19T17:37:00Z">
        <w:r w:rsidR="00800B3D">
          <w:t xml:space="preserve"> </w:t>
        </w:r>
      </w:ins>
      <w:ins w:id="458" w:author="Chen Heller" w:date="2022-07-19T18:05:00Z">
        <w:r w:rsidR="00F97EED">
          <w:t>O</w:t>
        </w:r>
      </w:ins>
      <w:ins w:id="459" w:author="Chen Heller" w:date="2022-07-19T17:37:00Z">
        <w:r w:rsidR="00800B3D">
          <w:t xml:space="preserve">ther than </w:t>
        </w:r>
      </w:ins>
      <w:ins w:id="460" w:author="Chen Heller" w:date="2022-07-20T10:02:00Z">
        <w:r w:rsidR="00467E11">
          <w:t>that,</w:t>
        </w:r>
      </w:ins>
      <w:ins w:id="461" w:author="Chen Heller" w:date="2022-07-19T17:37:00Z">
        <w:r w:rsidR="00800B3D">
          <w:t xml:space="preserve"> all </w:t>
        </w:r>
      </w:ins>
      <w:ins w:id="462" w:author="Chen Heller" w:date="2022-07-19T17:38:00Z">
        <w:r w:rsidR="00800B3D">
          <w:t xml:space="preserve">the lists were </w:t>
        </w:r>
      </w:ins>
      <w:ins w:id="463" w:author="Chen Heller" w:date="2022-07-19T17:37:00Z">
        <w:r w:rsidR="00800B3D">
          <w:t>the same.</w:t>
        </w:r>
      </w:ins>
      <w:ins w:id="464" w:author="Chen Heller" w:date="2022-07-19T17:38:00Z">
        <w:r w:rsidR="001623ED">
          <w:t xml:space="preserve"> </w:t>
        </w:r>
      </w:ins>
      <w:ins w:id="465" w:author="Chen Heller" w:date="2022-07-19T18:05:00Z">
        <w:r w:rsidR="00DD6F2C">
          <w:t>Timing was also adjusted so that m</w:t>
        </w:r>
      </w:ins>
      <w:ins w:id="466" w:author="Chen Heller" w:date="2022-07-19T17:48:00Z">
        <w:r w:rsidR="007A620B">
          <w:t xml:space="preserve">ovement </w:t>
        </w:r>
      </w:ins>
      <w:ins w:id="467" w:author="Chen Heller" w:date="2022-07-20T11:11:00Z">
        <w:r w:rsidR="00473B6D">
          <w:t>had to start</w:t>
        </w:r>
      </w:ins>
      <w:ins w:id="468" w:author="Chen Heller" w:date="2022-07-19T17:48:00Z">
        <w:r w:rsidR="007A620B">
          <w:t xml:space="preserve"> before </w:t>
        </w:r>
      </w:ins>
      <w:ins w:id="469" w:author="Chen Heller" w:date="2022-07-19T17:49:00Z">
        <w:r w:rsidR="00CE0E3C">
          <w:t xml:space="preserve">330ms had passed and last no longer than 430ms. </w:t>
        </w:r>
      </w:ins>
      <w:ins w:id="470" w:author="Chen Heller" w:date="2022-07-20T11:06:00Z">
        <w:r w:rsidR="002E3A43">
          <w:t xml:space="preserve">Movement </w:t>
        </w:r>
      </w:ins>
      <w:ins w:id="471" w:author="Chen Heller" w:date="2022-07-20T11:07:00Z">
        <w:r w:rsidR="002E3A43">
          <w:t xml:space="preserve">started when </w:t>
        </w:r>
      </w:ins>
      <w:ins w:id="472" w:author="Chen Heller" w:date="2022-07-20T11:06:00Z">
        <w:r w:rsidR="002E3A43">
          <w:t xml:space="preserve">the finger was </w:t>
        </w:r>
      </w:ins>
      <w:ins w:id="473" w:author="Chen Heller" w:date="2022-07-20T11:08:00Z">
        <w:r w:rsidR="00800AFC">
          <w:t>2</w:t>
        </w:r>
      </w:ins>
      <w:ins w:id="474" w:author="Chen Heller" w:date="2022-07-20T11:07:00Z">
        <w:r w:rsidR="002E3A43">
          <w:t>cm away from the starting point</w:t>
        </w:r>
      </w:ins>
      <w:ins w:id="475" w:author="Chen Heller" w:date="2022-07-20T11:10:00Z">
        <w:r w:rsidR="00B0297C">
          <w:t xml:space="preserve"> (Euclidean distance)</w:t>
        </w:r>
      </w:ins>
      <w:ins w:id="476" w:author="Chen Heller" w:date="2022-07-20T11:07:00Z">
        <w:r w:rsidR="002E3A43">
          <w:t xml:space="preserve"> and ended when it was </w:t>
        </w:r>
      </w:ins>
      <w:ins w:id="477" w:author="Chen Heller" w:date="2022-07-20T11:09:00Z">
        <w:r w:rsidR="00B0297C">
          <w:t>3</w:t>
        </w:r>
      </w:ins>
      <w:ins w:id="478" w:author="Chen Heller" w:date="2022-07-20T11:07:00Z">
        <w:r w:rsidR="002E3A43">
          <w:t xml:space="preserve">cm </w:t>
        </w:r>
      </w:ins>
      <w:ins w:id="479" w:author="Chen Heller" w:date="2022-07-20T11:10:00Z">
        <w:r w:rsidR="00B0297C">
          <w:t xml:space="preserve">close to </w:t>
        </w:r>
      </w:ins>
      <w:ins w:id="480" w:author="Chen Heller" w:date="2022-07-20T11:07:00Z">
        <w:r w:rsidR="002E3A43">
          <w:t xml:space="preserve">the screen (on the Z axis). </w:t>
        </w:r>
      </w:ins>
      <w:ins w:id="481" w:author="Chen Heller" w:date="2022-07-19T17:52:00Z">
        <w:r w:rsidR="008149FD">
          <w:t xml:space="preserve">Late initiations </w:t>
        </w:r>
      </w:ins>
      <w:ins w:id="482" w:author="Chen Heller" w:date="2022-07-19T17:53:00Z">
        <w:r w:rsidR="00FF579E">
          <w:t xml:space="preserve">and long movements were </w:t>
        </w:r>
      </w:ins>
      <w:ins w:id="483" w:author="Chen Heller" w:date="2022-07-19T16:52:00Z">
        <w:r w:rsidR="007429C1">
          <w:t>followed by a "</w:t>
        </w:r>
      </w:ins>
      <w:ins w:id="484" w:author="Chen Heller" w:date="2022-07-19T17:53:00Z">
        <w:r w:rsidR="00FF579E">
          <w:t>Too late</w:t>
        </w:r>
      </w:ins>
      <w:ins w:id="485" w:author="Chen Heller" w:date="2022-07-19T16:52:00Z">
        <w:r w:rsidR="007429C1">
          <w:t xml:space="preserve">" </w:t>
        </w:r>
      </w:ins>
      <w:ins w:id="486" w:author="Chen Heller" w:date="2022-07-19T17:53:00Z">
        <w:r w:rsidR="00FF579E">
          <w:t xml:space="preserve">and "Too slow" </w:t>
        </w:r>
      </w:ins>
      <w:ins w:id="487" w:author="Chen Heller" w:date="2022-07-19T16:52:00Z">
        <w:r w:rsidR="007429C1">
          <w:t>feedback</w:t>
        </w:r>
      </w:ins>
      <w:ins w:id="488" w:author="Chen Heller" w:date="2022-07-19T17:53:00Z">
        <w:r w:rsidR="00FF579E">
          <w:t xml:space="preserve">s </w:t>
        </w:r>
      </w:ins>
      <w:ins w:id="489" w:author="Chen Heller" w:date="2022-07-19T17:56:00Z">
        <w:r w:rsidR="00207190">
          <w:t>respectively</w:t>
        </w:r>
      </w:ins>
      <w:ins w:id="490" w:author="Chen Heller" w:date="2022-07-19T17:54:00Z">
        <w:r w:rsidR="00C36314">
          <w:t>.</w:t>
        </w:r>
      </w:ins>
      <w:ins w:id="491" w:author="Chen Heller" w:date="2022-07-19T18:05:00Z">
        <w:r w:rsidR="00DD6F2C">
          <w:t xml:space="preserve"> </w:t>
        </w:r>
      </w:ins>
      <w:ins w:id="492" w:author="Chen Heller" w:date="2022-07-19T17:55:00Z">
        <w:r w:rsidR="00C36314">
          <w:t xml:space="preserve">Recognition </w:t>
        </w:r>
      </w:ins>
      <w:ins w:id="493" w:author="Chen Heller" w:date="2022-07-19T17:56:00Z">
        <w:r w:rsidR="00056B2C">
          <w:t>responses</w:t>
        </w:r>
      </w:ins>
      <w:ins w:id="494" w:author="Chen Heller" w:date="2022-07-19T17:55:00Z">
        <w:r w:rsidR="00C36314">
          <w:t xml:space="preserve"> were given within a </w:t>
        </w:r>
        <w:r w:rsidR="007C76BC">
          <w:t>7</w:t>
        </w:r>
      </w:ins>
      <w:ins w:id="495" w:author="Chen Heller" w:date="2022-07-19T16:52:00Z">
        <w:r w:rsidR="007429C1">
          <w:t xml:space="preserve"> </w:t>
        </w:r>
      </w:ins>
      <w:ins w:id="496" w:author="Chen Heller" w:date="2022-07-19T18:06:00Z">
        <w:r w:rsidR="00EE0E3B" w:rsidRPr="00400416">
          <w:t>second</w:t>
        </w:r>
      </w:ins>
      <w:ins w:id="497" w:author="Chen Heller" w:date="2022-07-19T16:52:00Z">
        <w:r w:rsidR="007429C1" w:rsidRPr="00400416">
          <w:t xml:space="preserve"> response window. </w:t>
        </w:r>
      </w:ins>
      <w:ins w:id="498" w:author="Chen Heller" w:date="2022-07-19T17:55:00Z">
        <w:r w:rsidR="007C76BC">
          <w:t xml:space="preserve">The rest of the design </w:t>
        </w:r>
      </w:ins>
      <w:ins w:id="499" w:author="Chen Heller" w:date="2022-07-19T17:56:00Z">
        <w:r w:rsidR="00174088">
          <w:t>was identical to experiment one.</w:t>
        </w:r>
      </w:ins>
    </w:p>
    <w:p w14:paraId="5BF92B75" w14:textId="364520BD" w:rsidR="007429C1" w:rsidRPr="00400416" w:rsidRDefault="00AA03E9" w:rsidP="007429C1">
      <w:pPr>
        <w:pStyle w:val="NoSpacing"/>
        <w:bidi w:val="0"/>
        <w:rPr>
          <w:ins w:id="500" w:author="Chen Heller" w:date="2022-07-19T16:52:00Z"/>
        </w:rPr>
      </w:pPr>
      <w:ins w:id="501" w:author="Chen Heller" w:date="2022-07-19T17:58:00Z">
        <w:r w:rsidRPr="00AA03E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stretch>
                        <a:fillRect/>
                      </a:stretch>
                    </pic:blipFill>
                    <pic:spPr>
                      <a:xfrm>
                        <a:off x="0" y="0"/>
                        <a:ext cx="7466330" cy="4509135"/>
                      </a:xfrm>
                      <a:prstGeom prst="rect">
                        <a:avLst/>
                      </a:prstGeom>
                    </pic:spPr>
                  </pic:pic>
                </a:graphicData>
              </a:graphic>
            </wp:inline>
          </w:drawing>
        </w:r>
      </w:ins>
    </w:p>
    <w:p w14:paraId="48EF074D" w14:textId="7A7CF101" w:rsidR="001A054F" w:rsidRDefault="007429C1" w:rsidP="00A638CF">
      <w:pPr>
        <w:pStyle w:val="NoSpacing"/>
        <w:bidi w:val="0"/>
        <w:rPr>
          <w:ins w:id="502" w:author="Chen Heller" w:date="2022-07-21T12:52:00Z"/>
        </w:rPr>
      </w:pPr>
      <w:ins w:id="503" w:author="Chen Heller" w:date="2022-07-19T16:52:00Z">
        <w:r w:rsidRPr="00400416">
          <w:t xml:space="preserve">Figure </w:t>
        </w:r>
        <w:r>
          <w:t>2</w:t>
        </w:r>
        <w:r w:rsidRPr="00400416">
          <w:t>. Stimuli presentation order</w:t>
        </w:r>
      </w:ins>
      <w:ins w:id="504" w:author="Chen Heller" w:date="2022-07-19T17:58:00Z">
        <w:r w:rsidR="00AA03E9">
          <w:t xml:space="preserve"> of experiment 2</w:t>
        </w:r>
      </w:ins>
      <w:ins w:id="505" w:author="Chen Heller" w:date="2022-07-19T16:52:00Z">
        <w:r w:rsidRPr="00400416">
          <w:t xml:space="preserve">. Each trial </w:t>
        </w:r>
        <w:r>
          <w:t>was</w:t>
        </w:r>
        <w:r w:rsidRPr="00400416">
          <w:t xml:space="preserve"> composed of a fixation cross (1000ms), a first mask (270ms), a second mask (30ms), a prime word (30ms), a third mask (30ms), a classification task (</w:t>
        </w:r>
        <w:r>
          <w:t>0-</w:t>
        </w:r>
      </w:ins>
      <w:ins w:id="506" w:author="Chen Heller" w:date="2022-07-19T17:59:00Z">
        <w:r w:rsidR="00AA03E9">
          <w:t>760</w:t>
        </w:r>
      </w:ins>
      <w:ins w:id="507" w:author="Chen Heller" w:date="2022-07-19T16:52:00Z">
        <w:r w:rsidRPr="00400416">
          <w:t xml:space="preserve">ms, out of which the target </w:t>
        </w:r>
        <w:r>
          <w:t xml:space="preserve">was </w:t>
        </w:r>
        <w:r w:rsidRPr="00400416">
          <w:t>displayed for 500ms), a recognition task (</w:t>
        </w:r>
        <w:r>
          <w:t>0</w:t>
        </w:r>
        <w:r w:rsidRPr="00400416">
          <w:t>-</w:t>
        </w:r>
      </w:ins>
      <w:ins w:id="508" w:author="Chen Heller" w:date="2022-07-19T17:59:00Z">
        <w:r w:rsidR="00AA03E9">
          <w:t>7</w:t>
        </w:r>
      </w:ins>
      <w:ins w:id="509" w:author="Chen Heller" w:date="2022-07-19T16:52:00Z">
        <w:r>
          <w:t>,</w:t>
        </w:r>
        <w:r w:rsidRPr="00400416">
          <w:t>000ms) and a PAS task (no time limit). The blue circles appearing on the screen are presented as markers for the subjects to know where they should touch in order to make their response.</w:t>
        </w:r>
      </w:ins>
    </w:p>
    <w:p w14:paraId="268DF437" w14:textId="77777777" w:rsidR="00905DE5" w:rsidRDefault="00905DE5" w:rsidP="00905DE5">
      <w:pPr>
        <w:pStyle w:val="Heading5"/>
        <w:bidi w:val="0"/>
        <w:rPr>
          <w:ins w:id="510" w:author="Chen Heller" w:date="2022-07-21T12:52:00Z"/>
        </w:rPr>
      </w:pPr>
      <w:ins w:id="511" w:author="Chen Heller" w:date="2022-07-21T12:52:00Z">
        <w:r>
          <w:t>Exclusion criteria</w:t>
        </w:r>
      </w:ins>
    </w:p>
    <w:p w14:paraId="2636A46F" w14:textId="5E66667A" w:rsidR="00905DE5" w:rsidRPr="002B4328" w:rsidRDefault="00AE30F4" w:rsidP="00905DE5">
      <w:pPr>
        <w:pStyle w:val="NoSpacing"/>
        <w:bidi w:val="0"/>
        <w:rPr>
          <w:ins w:id="512" w:author="Chen Heller" w:date="2022-07-19T18:06:00Z"/>
        </w:rPr>
      </w:pPr>
      <w:ins w:id="513" w:author="Chen Heller" w:date="2022-07-21T12:53:00Z">
        <w:r>
          <w:t>The criteria for excluding trials was identical to that used in experiment one, with a few additional c</w:t>
        </w:r>
        <w:r w:rsidR="007652E8">
          <w:t>riterion</w:t>
        </w:r>
      </w:ins>
      <w:ins w:id="514" w:author="Chen Heller" w:date="2022-07-21T12:54:00Z">
        <w:r w:rsidR="007652E8">
          <w:t>s:</w:t>
        </w:r>
      </w:ins>
      <w:ins w:id="515" w:author="Chen Heller" w:date="2022-07-21T12:55:00Z">
        <w:r w:rsidR="001F4318">
          <w:t xml:space="preserve"> reaching</w:t>
        </w:r>
      </w:ins>
      <w:ins w:id="516" w:author="Chen Heller" w:date="2022-07-21T15:25:00Z">
        <w:r w:rsidR="00F84008">
          <w:t xml:space="preserve"> movements</w:t>
        </w:r>
      </w:ins>
      <w:ins w:id="517" w:author="Chen Heller" w:date="2022-07-21T12:55:00Z">
        <w:r w:rsidR="001F4318">
          <w:t xml:space="preserve"> that started </w:t>
        </w:r>
      </w:ins>
      <w:ins w:id="518" w:author="Chen Heller" w:date="2022-07-21T12:56:00Z">
        <w:r w:rsidR="001F4318">
          <w:t xml:space="preserve">less than </w:t>
        </w:r>
      </w:ins>
      <w:ins w:id="519" w:author="Chen Heller" w:date="2022-07-21T12:55:00Z">
        <w:r w:rsidR="001F4318">
          <w:t xml:space="preserve">100ms </w:t>
        </w:r>
      </w:ins>
      <w:ins w:id="520" w:author="Chen Heller" w:date="2022-07-21T12:56:00Z">
        <w:r w:rsidR="00180101">
          <w:t>or more than 330ms</w:t>
        </w:r>
      </w:ins>
      <w:ins w:id="521" w:author="Chen Heller" w:date="2022-07-21T12:57:00Z">
        <w:r w:rsidR="00180101">
          <w:t xml:space="preserve"> </w:t>
        </w:r>
      </w:ins>
      <w:ins w:id="522" w:author="Chen Heller" w:date="2022-07-21T12:56:00Z">
        <w:r w:rsidR="001F4318">
          <w:t>after target display</w:t>
        </w:r>
      </w:ins>
      <w:ins w:id="523" w:author="Chen Heller" w:date="2022-07-21T12:57:00Z">
        <w:r w:rsidR="00180101">
          <w:t xml:space="preserve"> were excluded</w:t>
        </w:r>
      </w:ins>
      <w:ins w:id="524" w:author="Chen Heller" w:date="2022-07-21T15:26:00Z">
        <w:r w:rsidR="004C6684">
          <w:t xml:space="preserve"> as well as those </w:t>
        </w:r>
      </w:ins>
      <w:ins w:id="525" w:author="Chen Heller" w:date="2022-07-21T12:57:00Z">
        <w:r w:rsidR="00180101">
          <w:t>. In addition, reaching</w:t>
        </w:r>
      </w:ins>
      <w:ins w:id="526" w:author="Chen Heller" w:date="2022-07-21T15:26:00Z">
        <w:r w:rsidR="004C6684">
          <w:t xml:space="preserve"> movements </w:t>
        </w:r>
      </w:ins>
      <w:ins w:id="527" w:author="Chen Heller" w:date="2022-07-21T12:57:00Z">
        <w:r w:rsidR="00180101">
          <w:t xml:space="preserve">that lasted more than 430ms </w:t>
        </w:r>
      </w:ins>
      <w:ins w:id="528" w:author="Chen Heller" w:date="2022-07-21T13:11:00Z">
        <w:r w:rsidR="002972E7">
          <w:t xml:space="preserve">were excluded if they </w:t>
        </w:r>
      </w:ins>
      <w:ins w:id="529" w:author="Chen Heller" w:date="2022-07-21T13:12:00Z">
        <w:r w:rsidR="002972E7">
          <w:t xml:space="preserve">were located more than 3 STD from the participant's average </w:t>
        </w:r>
        <w:r w:rsidR="00C4591B">
          <w:t>movement time among trials that had</w:t>
        </w:r>
      </w:ins>
      <w:ins w:id="530" w:author="Chen Heller" w:date="2022-07-21T13:13:00Z">
        <w:r w:rsidR="00C4591B">
          <w:t xml:space="preserve"> no recording problems and were completed in time (i.e. </w:t>
        </w:r>
        <w:r w:rsidR="00BC5510">
          <w:t>started between 100ms and 4</w:t>
        </w:r>
      </w:ins>
      <w:ins w:id="531" w:author="Chen Heller" w:date="2022-07-21T13:14:00Z">
        <w:r w:rsidR="00BC5510">
          <w:t>30ms after target display and lasted no longer than 430ms).</w:t>
        </w:r>
      </w:ins>
    </w:p>
    <w:p w14:paraId="337077CC" w14:textId="6D5BF014" w:rsidR="002E00A5" w:rsidRDefault="002E00A5">
      <w:pPr>
        <w:pStyle w:val="Heading4"/>
        <w:bidi w:val="0"/>
        <w:rPr>
          <w:ins w:id="532" w:author="Chen Heller" w:date="2022-07-20T13:50:00Z"/>
        </w:rPr>
        <w:pPrChange w:id="533" w:author="Chen Heller" w:date="2022-07-20T13:50:00Z">
          <w:pPr>
            <w:pStyle w:val="NoSpacing"/>
            <w:bidi w:val="0"/>
          </w:pPr>
        </w:pPrChange>
      </w:pPr>
      <w:ins w:id="534" w:author="Chen Heller" w:date="2022-07-20T13:43:00Z">
        <w:r>
          <w:t>Results</w:t>
        </w:r>
      </w:ins>
    </w:p>
    <w:p w14:paraId="716A7EDB" w14:textId="7B47A050" w:rsidR="000E048C" w:rsidRDefault="002D5B02" w:rsidP="00935C80">
      <w:pPr>
        <w:pStyle w:val="NoSpacing"/>
        <w:bidi w:val="0"/>
        <w:rPr>
          <w:ins w:id="535" w:author="Chen Heller" w:date="2022-07-21T14:17:00Z"/>
        </w:rPr>
      </w:pPr>
      <w:ins w:id="536" w:author="Chen Heller" w:date="2022-07-20T13:50:00Z">
        <w:r>
          <w:t>When participants rated the prime as invisible, they were not better than chance at recognizing it</w:t>
        </w:r>
      </w:ins>
      <w:ins w:id="537" w:author="Chen Heller" w:date="2022-07-21T10:38:00Z">
        <w:r w:rsidR="001C6E90">
          <w:t>,</w:t>
        </w:r>
      </w:ins>
      <w:ins w:id="538" w:author="Chen Heller" w:date="2022-07-20T13:50:00Z">
        <w:r>
          <w:t xml:space="preserve"> </w:t>
        </w:r>
      </w:ins>
      <w:ins w:id="539" w:author="Chen Heller" w:date="2022-07-21T10:38:00Z">
        <w:r w:rsidR="001C6E90">
          <w:t>M = 50.</w:t>
        </w:r>
        <w:r w:rsidR="001C6E90">
          <w:t>2</w:t>
        </w:r>
        <w:r w:rsidR="001C6E90">
          <w:t xml:space="preserve">%, STD = </w:t>
        </w:r>
        <w:r w:rsidR="001C6E90">
          <w:t>2.57</w:t>
        </w:r>
        <w:r w:rsidR="001C6E90">
          <w:t>, t(</w:t>
        </w:r>
      </w:ins>
      <w:ins w:id="540" w:author="Chen Heller" w:date="2022-07-21T10:39:00Z">
        <w:r w:rsidR="001C6E90">
          <w:t>8</w:t>
        </w:r>
      </w:ins>
      <w:ins w:id="541" w:author="Chen Heller" w:date="2022-07-21T10:38:00Z">
        <w:r w:rsidR="001C6E90">
          <w:t>) = 0.</w:t>
        </w:r>
      </w:ins>
      <w:ins w:id="542" w:author="Chen Heller" w:date="2022-07-21T10:39:00Z">
        <w:r w:rsidR="001C6E90">
          <w:t>30</w:t>
        </w:r>
      </w:ins>
      <w:ins w:id="543" w:author="Chen Heller" w:date="2022-07-21T10:38:00Z">
        <w:r w:rsidR="001C6E90">
          <w:t>, p = 0.</w:t>
        </w:r>
      </w:ins>
      <w:ins w:id="544" w:author="Chen Heller" w:date="2022-07-21T10:39:00Z">
        <w:r w:rsidR="001C6E90">
          <w:t>77</w:t>
        </w:r>
      </w:ins>
      <w:ins w:id="545" w:author="Chen Heller" w:date="2022-07-21T10:38:00Z">
        <w:r w:rsidR="001C6E90">
          <w:t>, 95% CI = [</w:t>
        </w:r>
      </w:ins>
      <w:ins w:id="546" w:author="Chen Heller" w:date="2022-07-21T10:39:00Z">
        <w:r w:rsidR="001C6E90">
          <w:t>48.27</w:t>
        </w:r>
      </w:ins>
      <w:ins w:id="547" w:author="Chen Heller" w:date="2022-07-21T10:38:00Z">
        <w:r w:rsidR="001C6E90">
          <w:t xml:space="preserve">, </w:t>
        </w:r>
      </w:ins>
      <w:ins w:id="548" w:author="Chen Heller" w:date="2022-07-21T10:39:00Z">
        <w:r w:rsidR="001C6E90">
          <w:t>52.24</w:t>
        </w:r>
      </w:ins>
      <w:ins w:id="549" w:author="Chen Heller" w:date="2022-07-21T10:38:00Z">
        <w:r w:rsidR="001C6E90">
          <w:t>]</w:t>
        </w:r>
      </w:ins>
      <w:ins w:id="550" w:author="Chen Heller" w:date="2022-07-20T13:50:00Z">
        <w:r>
          <w:t>.</w:t>
        </w:r>
      </w:ins>
      <w:ins w:id="551" w:author="Chen Heller" w:date="2022-07-21T10:58:00Z">
        <w:r w:rsidR="00177876">
          <w:t xml:space="preserve"> A deviation wa</w:t>
        </w:r>
      </w:ins>
      <w:ins w:id="552" w:author="Chen Heller" w:date="2022-07-21T14:07:00Z">
        <w:r w:rsidR="00F25681">
          <w:t>s</w:t>
        </w:r>
      </w:ins>
      <w:ins w:id="553" w:author="Chen Heller" w:date="2022-07-21T10:58:00Z">
        <w:r w:rsidR="00177876">
          <w:t xml:space="preserve"> not</w:t>
        </w:r>
      </w:ins>
      <w:ins w:id="554" w:author="Chen Heller" w:date="2022-07-21T14:08:00Z">
        <w:r w:rsidR="00F25681">
          <w:t xml:space="preserve"> between the average </w:t>
        </w:r>
        <w:proofErr w:type="spellStart"/>
        <w:r w:rsidR="00F25681">
          <w:t>congurnet</w:t>
        </w:r>
        <w:proofErr w:type="spellEnd"/>
        <w:r w:rsidR="00F25681">
          <w:t xml:space="preserve"> and incongruent trajectories [ref fig]</w:t>
        </w:r>
      </w:ins>
      <w:ins w:id="555" w:author="Chen Heller" w:date="2022-07-21T14:17:00Z">
        <w:r w:rsidR="00891D80">
          <w:t xml:space="preserve">. </w:t>
        </w:r>
      </w:ins>
      <w:ins w:id="556" w:author="Chen Heller" w:date="2022-07-21T14:19:00Z">
        <w:r w:rsidR="00812DA2">
          <w:t>As in experiment one</w:t>
        </w:r>
      </w:ins>
      <w:ins w:id="557" w:author="Chen Heller" w:date="2022-07-21T14:27:00Z">
        <w:r w:rsidR="00DE0CEF">
          <w:t>,</w:t>
        </w:r>
      </w:ins>
      <w:ins w:id="558" w:author="Chen Heller" w:date="2022-07-21T14:19:00Z">
        <w:r w:rsidR="00812DA2">
          <w:t xml:space="preserve"> no difference was </w:t>
        </w:r>
      </w:ins>
      <w:ins w:id="559" w:author="Chen Heller" w:date="2022-07-21T14:20:00Z">
        <w:r w:rsidR="00812DA2">
          <w:t xml:space="preserve">found </w:t>
        </w:r>
      </w:ins>
      <w:ins w:id="560" w:author="Chen Heller" w:date="2022-07-21T14:27:00Z">
        <w:r w:rsidR="00B479D0">
          <w:t xml:space="preserve">between </w:t>
        </w:r>
      </w:ins>
      <w:ins w:id="561" w:author="Chen Heller" w:date="2022-07-21T14:28:00Z">
        <w:r w:rsidR="00B479D0">
          <w:t xml:space="preserve">the </w:t>
        </w:r>
      </w:ins>
      <w:ins w:id="562" w:author="Chen Heller" w:date="2022-07-21T14:19:00Z">
        <w:r w:rsidR="00812DA2">
          <w:t xml:space="preserve">reaction time </w:t>
        </w:r>
      </w:ins>
      <w:ins w:id="563" w:author="Chen Heller" w:date="2022-07-21T14:28:00Z">
        <w:r w:rsidR="00B479D0">
          <w:t xml:space="preserve">in the </w:t>
        </w:r>
      </w:ins>
      <w:ins w:id="564" w:author="Chen Heller" w:date="2022-07-21T14:24:00Z">
        <w:r w:rsidR="009C4003">
          <w:t xml:space="preserve">congruent </w:t>
        </w:r>
      </w:ins>
      <w:ins w:id="565" w:author="Chen Heller" w:date="2022-07-21T14:25:00Z">
        <w:r w:rsidR="009C4003">
          <w:t>(M = 0.</w:t>
        </w:r>
        <w:r w:rsidR="00F5487D">
          <w:t>140</w:t>
        </w:r>
        <w:r w:rsidR="009C4003">
          <w:t xml:space="preserve">sec, STD = </w:t>
        </w:r>
      </w:ins>
      <w:ins w:id="566" w:author="Chen Heller" w:date="2022-07-21T14:26:00Z">
        <w:r w:rsidR="00F5487D">
          <w:t>0.034</w:t>
        </w:r>
      </w:ins>
      <w:ins w:id="567" w:author="Chen Heller" w:date="2022-07-21T14:25:00Z">
        <w:r w:rsidR="009C4003">
          <w:t>)</w:t>
        </w:r>
        <w:r w:rsidR="009C4003">
          <w:t xml:space="preserve"> </w:t>
        </w:r>
      </w:ins>
      <w:ins w:id="568" w:author="Chen Heller" w:date="2022-07-21T14:24:00Z">
        <w:r w:rsidR="009C4003">
          <w:t xml:space="preserve">and incongruent </w:t>
        </w:r>
      </w:ins>
      <w:ins w:id="569" w:author="Chen Heller" w:date="2022-07-21T14:25:00Z">
        <w:r w:rsidR="009C4003">
          <w:t>(M = 0.</w:t>
        </w:r>
      </w:ins>
      <w:ins w:id="570" w:author="Chen Heller" w:date="2022-07-21T14:26:00Z">
        <w:r w:rsidR="00F5487D">
          <w:t>144</w:t>
        </w:r>
      </w:ins>
      <w:ins w:id="571" w:author="Chen Heller" w:date="2022-07-21T14:25:00Z">
        <w:r w:rsidR="009C4003">
          <w:t>sec, STD = 0.</w:t>
        </w:r>
      </w:ins>
      <w:ins w:id="572" w:author="Chen Heller" w:date="2022-07-21T14:26:00Z">
        <w:r w:rsidR="00F5487D">
          <w:t>033</w:t>
        </w:r>
      </w:ins>
      <w:ins w:id="573" w:author="Chen Heller" w:date="2022-07-21T14:25:00Z">
        <w:r w:rsidR="009C4003">
          <w:t>)</w:t>
        </w:r>
        <w:r w:rsidR="009C4003">
          <w:t xml:space="preserve"> </w:t>
        </w:r>
      </w:ins>
      <w:ins w:id="574" w:author="Chen Heller" w:date="2022-07-21T14:24:00Z">
        <w:r w:rsidR="009C4003">
          <w:t>con</w:t>
        </w:r>
      </w:ins>
      <w:ins w:id="575" w:author="Chen Heller" w:date="2022-07-21T14:25:00Z">
        <w:r w:rsidR="009C4003">
          <w:t xml:space="preserve">ditions, </w:t>
        </w:r>
        <w:r w:rsidR="009C4003">
          <w:t>t(</w:t>
        </w:r>
      </w:ins>
      <w:ins w:id="576" w:author="Chen Heller" w:date="2022-07-21T14:27:00Z">
        <w:r w:rsidR="002B243A">
          <w:t>8</w:t>
        </w:r>
      </w:ins>
      <w:ins w:id="577" w:author="Chen Heller" w:date="2022-07-21T14:25:00Z">
        <w:r w:rsidR="009C4003">
          <w:t>) = -</w:t>
        </w:r>
      </w:ins>
      <w:ins w:id="578" w:author="Chen Heller" w:date="2022-07-21T14:26:00Z">
        <w:r w:rsidR="002B243A">
          <w:t>1</w:t>
        </w:r>
      </w:ins>
      <w:ins w:id="579" w:author="Chen Heller" w:date="2022-07-21T14:25:00Z">
        <w:r w:rsidR="009C4003">
          <w:t>.</w:t>
        </w:r>
      </w:ins>
      <w:ins w:id="580" w:author="Chen Heller" w:date="2022-07-21T14:26:00Z">
        <w:r w:rsidR="002B243A">
          <w:t>192</w:t>
        </w:r>
      </w:ins>
      <w:ins w:id="581" w:author="Chen Heller" w:date="2022-07-21T14:25:00Z">
        <w:r w:rsidR="009C4003">
          <w:t>, p = 0.</w:t>
        </w:r>
      </w:ins>
      <w:ins w:id="582" w:author="Chen Heller" w:date="2022-07-21T14:27:00Z">
        <w:r w:rsidR="002B243A">
          <w:t>26</w:t>
        </w:r>
      </w:ins>
      <w:ins w:id="583" w:author="Chen Heller" w:date="2022-07-21T14:25:00Z">
        <w:r w:rsidR="009C4003">
          <w:t>, 95% CI [-0.0</w:t>
        </w:r>
      </w:ins>
      <w:ins w:id="584" w:author="Chen Heller" w:date="2022-07-21T14:27:00Z">
        <w:r w:rsidR="002B243A">
          <w:t>11</w:t>
        </w:r>
      </w:ins>
      <w:ins w:id="585" w:author="Chen Heller" w:date="2022-07-21T14:25:00Z">
        <w:r w:rsidR="009C4003">
          <w:t>, 0.00</w:t>
        </w:r>
      </w:ins>
      <w:ins w:id="586" w:author="Chen Heller" w:date="2022-07-21T14:27:00Z">
        <w:r w:rsidR="002B243A">
          <w:t>3</w:t>
        </w:r>
      </w:ins>
      <w:ins w:id="587" w:author="Chen Heller" w:date="2022-07-21T14:25:00Z">
        <w:r w:rsidR="009C4003">
          <w:t xml:space="preserve">], Cohen's </w:t>
        </w:r>
        <w:proofErr w:type="spellStart"/>
        <w:r w:rsidR="009C4003">
          <w:t>d</w:t>
        </w:r>
        <w:r w:rsidR="009C4003">
          <w:rPr>
            <w:vertAlign w:val="subscript"/>
          </w:rPr>
          <w:t>z</w:t>
        </w:r>
        <w:proofErr w:type="spellEnd"/>
        <w:r w:rsidR="009C4003">
          <w:rPr>
            <w:vertAlign w:val="subscript"/>
          </w:rPr>
          <w:t xml:space="preserve"> </w:t>
        </w:r>
        <w:r w:rsidR="009C4003">
          <w:t>= -0.</w:t>
        </w:r>
      </w:ins>
      <w:ins w:id="588" w:author="Chen Heller" w:date="2022-07-21T14:27:00Z">
        <w:r w:rsidR="002B243A">
          <w:t>397</w:t>
        </w:r>
      </w:ins>
      <w:ins w:id="589" w:author="Chen Heller" w:date="2022-07-21T14:25:00Z">
        <w:r w:rsidR="009C4003">
          <w:t>.</w:t>
        </w:r>
      </w:ins>
      <w:ins w:id="590" w:author="Chen Heller" w:date="2022-07-21T14:28:00Z">
        <w:r w:rsidR="00935C80">
          <w:t xml:space="preserve"> C</w:t>
        </w:r>
      </w:ins>
      <w:ins w:id="591" w:author="Chen Heller" w:date="2022-07-21T14:20:00Z">
        <w:r w:rsidR="00A06B26">
          <w:t xml:space="preserve">ontrary to experiment one, </w:t>
        </w:r>
      </w:ins>
      <w:ins w:id="592" w:author="Chen Heller" w:date="2022-07-21T14:29:00Z">
        <w:r w:rsidR="00935C80">
          <w:t xml:space="preserve">the movement time in the congruent </w:t>
        </w:r>
      </w:ins>
      <w:ins w:id="593" w:author="Chen Heller" w:date="2022-07-21T14:31:00Z">
        <w:r w:rsidR="00964D4A">
          <w:t>(M = 0.</w:t>
        </w:r>
        <w:r w:rsidR="00603D52">
          <w:t>416</w:t>
        </w:r>
        <w:r w:rsidR="00964D4A">
          <w:t>sec, STD = 0.0</w:t>
        </w:r>
        <w:r w:rsidR="00603D52">
          <w:t>6</w:t>
        </w:r>
        <w:r w:rsidR="00964D4A">
          <w:t>)</w:t>
        </w:r>
        <w:r w:rsidR="00964D4A">
          <w:t xml:space="preserve"> </w:t>
        </w:r>
      </w:ins>
      <w:ins w:id="594" w:author="Chen Heller" w:date="2022-07-21T14:29:00Z">
        <w:r w:rsidR="00935C80">
          <w:t xml:space="preserve">and incongruent </w:t>
        </w:r>
      </w:ins>
      <w:ins w:id="595" w:author="Chen Heller" w:date="2022-07-21T14:31:00Z">
        <w:r w:rsidR="00964D4A">
          <w:t>(M = 0.</w:t>
        </w:r>
      </w:ins>
      <w:ins w:id="596" w:author="Chen Heller" w:date="2022-07-21T14:32:00Z">
        <w:r w:rsidR="00603D52">
          <w:t>423s</w:t>
        </w:r>
      </w:ins>
      <w:ins w:id="597" w:author="Chen Heller" w:date="2022-07-21T14:31:00Z">
        <w:r w:rsidR="00964D4A">
          <w:t>ec, STD = 0.0</w:t>
        </w:r>
      </w:ins>
      <w:ins w:id="598" w:author="Chen Heller" w:date="2022-07-21T14:32:00Z">
        <w:r w:rsidR="00603D52">
          <w:t>45</w:t>
        </w:r>
      </w:ins>
      <w:ins w:id="599" w:author="Chen Heller" w:date="2022-07-21T14:31:00Z">
        <w:r w:rsidR="00964D4A">
          <w:t>)</w:t>
        </w:r>
        <w:r w:rsidR="00964D4A">
          <w:t xml:space="preserve"> </w:t>
        </w:r>
      </w:ins>
      <w:ins w:id="600" w:author="Chen Heller" w:date="2022-07-21T14:29:00Z">
        <w:r w:rsidR="00935C80">
          <w:t>conditions</w:t>
        </w:r>
      </w:ins>
      <w:ins w:id="601" w:author="Chen Heller" w:date="2022-07-21T14:31:00Z">
        <w:r w:rsidR="00964D4A">
          <w:t xml:space="preserve">, </w:t>
        </w:r>
      </w:ins>
      <w:ins w:id="602" w:author="Chen Heller" w:date="2022-07-21T14:32:00Z">
        <w:r w:rsidR="00603D52">
          <w:t>t(8) = -1.192, p = 0.26, 95% CI [-0.0</w:t>
        </w:r>
        <w:r w:rsidR="00E6743D">
          <w:t>2</w:t>
        </w:r>
        <w:r w:rsidR="00603D52">
          <w:t>1, 0.00</w:t>
        </w:r>
        <w:r w:rsidR="00E6743D">
          <w:t>6</w:t>
        </w:r>
        <w:r w:rsidR="00603D52">
          <w:t xml:space="preserve">], Cohen's </w:t>
        </w:r>
        <w:proofErr w:type="spellStart"/>
        <w:r w:rsidR="00603D52">
          <w:t>d</w:t>
        </w:r>
        <w:r w:rsidR="00603D52">
          <w:rPr>
            <w:vertAlign w:val="subscript"/>
          </w:rPr>
          <w:t>z</w:t>
        </w:r>
        <w:proofErr w:type="spellEnd"/>
        <w:r w:rsidR="00603D52">
          <w:rPr>
            <w:vertAlign w:val="subscript"/>
          </w:rPr>
          <w:t xml:space="preserve"> </w:t>
        </w:r>
        <w:r w:rsidR="00603D52">
          <w:t>= -0.397</w:t>
        </w:r>
      </w:ins>
      <w:ins w:id="603" w:author="Chen Heller" w:date="2022-07-21T14:31:00Z">
        <w:r w:rsidR="00964D4A">
          <w:t>,</w:t>
        </w:r>
      </w:ins>
      <w:ins w:id="604" w:author="Chen Heller" w:date="2022-07-21T14:29:00Z">
        <w:r w:rsidR="00935C80">
          <w:t xml:space="preserve"> as well as reach area </w:t>
        </w:r>
        <w:r w:rsidR="00964D4A">
          <w:t xml:space="preserve">in the </w:t>
        </w:r>
      </w:ins>
      <w:ins w:id="605" w:author="Chen Heller" w:date="2022-07-21T14:31:00Z">
        <w:r w:rsidR="00964D4A">
          <w:t>congruent</w:t>
        </w:r>
      </w:ins>
      <w:ins w:id="606" w:author="Chen Heller" w:date="2022-07-21T14:29:00Z">
        <w:r w:rsidR="00964D4A">
          <w:t xml:space="preserve"> </w:t>
        </w:r>
      </w:ins>
      <w:ins w:id="607" w:author="Chen Heller" w:date="2022-07-21T14:31:00Z">
        <w:r w:rsidR="00964D4A">
          <w:t>(M = 0.</w:t>
        </w:r>
      </w:ins>
      <w:ins w:id="608" w:author="Chen Heller" w:date="2022-07-21T14:33:00Z">
        <w:r w:rsidR="00E6743D">
          <w:t>00015</w:t>
        </w:r>
      </w:ins>
      <w:ins w:id="609" w:author="Chen Heller" w:date="2022-07-21T14:31:00Z">
        <w:r w:rsidR="00964D4A">
          <w:t>sec, STD = 0.</w:t>
        </w:r>
      </w:ins>
      <w:ins w:id="610" w:author="Chen Heller" w:date="2022-07-21T14:34:00Z">
        <w:r w:rsidR="00BF3383">
          <w:t>000</w:t>
        </w:r>
      </w:ins>
      <w:ins w:id="611" w:author="Chen Heller" w:date="2022-07-21T14:31:00Z">
        <w:r w:rsidR="00964D4A">
          <w:t>0</w:t>
        </w:r>
      </w:ins>
      <w:ins w:id="612" w:author="Chen Heller" w:date="2022-07-21T14:34:00Z">
        <w:r w:rsidR="00BF3383">
          <w:t>289</w:t>
        </w:r>
      </w:ins>
      <w:ins w:id="613" w:author="Chen Heller" w:date="2022-07-21T14:31:00Z">
        <w:r w:rsidR="00964D4A">
          <w:t>)</w:t>
        </w:r>
        <w:r w:rsidR="00964D4A">
          <w:t xml:space="preserve"> </w:t>
        </w:r>
      </w:ins>
      <w:ins w:id="614" w:author="Chen Heller" w:date="2022-07-21T14:29:00Z">
        <w:r w:rsidR="00964D4A">
          <w:t>an</w:t>
        </w:r>
      </w:ins>
      <w:ins w:id="615" w:author="Chen Heller" w:date="2022-07-21T14:30:00Z">
        <w:r w:rsidR="00964D4A">
          <w:t xml:space="preserve">d incongruent </w:t>
        </w:r>
      </w:ins>
      <w:ins w:id="616" w:author="Chen Heller" w:date="2022-07-21T14:31:00Z">
        <w:r w:rsidR="00964D4A">
          <w:t>(M = 0.</w:t>
        </w:r>
      </w:ins>
      <w:ins w:id="617" w:author="Chen Heller" w:date="2022-07-21T14:34:00Z">
        <w:r w:rsidR="00BF3383">
          <w:t>000</w:t>
        </w:r>
      </w:ins>
      <w:ins w:id="618" w:author="Chen Heller" w:date="2022-07-21T14:35:00Z">
        <w:r w:rsidR="001A2A7D">
          <w:t>13</w:t>
        </w:r>
      </w:ins>
      <w:ins w:id="619" w:author="Chen Heller" w:date="2022-07-21T14:31:00Z">
        <w:r w:rsidR="00964D4A">
          <w:t>sec, STD = 0.0</w:t>
        </w:r>
      </w:ins>
      <w:ins w:id="620" w:author="Chen Heller" w:date="2022-07-21T14:36:00Z">
        <w:r w:rsidR="0014786A">
          <w:t>000646</w:t>
        </w:r>
      </w:ins>
      <w:ins w:id="621" w:author="Chen Heller" w:date="2022-07-21T14:31:00Z">
        <w:r w:rsidR="00964D4A">
          <w:t>)</w:t>
        </w:r>
        <w:r w:rsidR="00964D4A">
          <w:t xml:space="preserve"> </w:t>
        </w:r>
      </w:ins>
      <w:ins w:id="622" w:author="Chen Heller" w:date="2022-07-21T14:30:00Z">
        <w:r w:rsidR="00964D4A">
          <w:t>condition</w:t>
        </w:r>
      </w:ins>
      <w:ins w:id="623" w:author="Chen Heller" w:date="2022-07-21T15:23:00Z">
        <w:r w:rsidR="00FE5951">
          <w:t>s</w:t>
        </w:r>
      </w:ins>
      <w:ins w:id="624" w:author="Chen Heller" w:date="2022-07-21T14:31:00Z">
        <w:r w:rsidR="00964D4A">
          <w:t xml:space="preserve">, </w:t>
        </w:r>
      </w:ins>
      <w:ins w:id="625" w:author="Chen Heller" w:date="2022-07-21T14:36:00Z">
        <w:r w:rsidR="0014786A">
          <w:t xml:space="preserve">t(8) = </w:t>
        </w:r>
        <w:r w:rsidR="0014786A">
          <w:t>0.667</w:t>
        </w:r>
        <w:r w:rsidR="0014786A">
          <w:t>, p = 0.</w:t>
        </w:r>
        <w:r w:rsidR="0014786A">
          <w:t>523</w:t>
        </w:r>
        <w:r w:rsidR="0014786A">
          <w:t>, 95% CI [-0.0</w:t>
        </w:r>
      </w:ins>
      <w:ins w:id="626" w:author="Chen Heller" w:date="2022-07-21T14:37:00Z">
        <w:r w:rsidR="009018C7">
          <w:t>000281</w:t>
        </w:r>
      </w:ins>
      <w:ins w:id="627" w:author="Chen Heller" w:date="2022-07-21T14:36:00Z">
        <w:r w:rsidR="0014786A">
          <w:t>, 0.</w:t>
        </w:r>
      </w:ins>
      <w:ins w:id="628" w:author="Chen Heller" w:date="2022-07-21T14:37:00Z">
        <w:r w:rsidR="009018C7">
          <w:t>00</w:t>
        </w:r>
      </w:ins>
      <w:ins w:id="629" w:author="Chen Heller" w:date="2022-07-21T14:36:00Z">
        <w:r w:rsidR="0014786A">
          <w:t>00</w:t>
        </w:r>
      </w:ins>
      <w:ins w:id="630" w:author="Chen Heller" w:date="2022-07-21T14:38:00Z">
        <w:r w:rsidR="003C2F0B">
          <w:t>511</w:t>
        </w:r>
      </w:ins>
      <w:ins w:id="631" w:author="Chen Heller" w:date="2022-07-21T14:37:00Z">
        <w:r w:rsidR="009018C7">
          <w:t>]</w:t>
        </w:r>
      </w:ins>
      <w:ins w:id="632" w:author="Chen Heller" w:date="2022-07-21T14:36:00Z">
        <w:r w:rsidR="0014786A">
          <w:t xml:space="preserve">, Cohen's </w:t>
        </w:r>
        <w:proofErr w:type="spellStart"/>
        <w:r w:rsidR="0014786A">
          <w:t>d</w:t>
        </w:r>
        <w:r w:rsidR="0014786A">
          <w:rPr>
            <w:vertAlign w:val="subscript"/>
          </w:rPr>
          <w:t>z</w:t>
        </w:r>
        <w:proofErr w:type="spellEnd"/>
        <w:r w:rsidR="0014786A">
          <w:rPr>
            <w:vertAlign w:val="subscript"/>
          </w:rPr>
          <w:t xml:space="preserve"> </w:t>
        </w:r>
        <w:r w:rsidR="0014786A">
          <w:t>= 0.</w:t>
        </w:r>
      </w:ins>
      <w:ins w:id="633" w:author="Chen Heller" w:date="2022-07-21T14:38:00Z">
        <w:r w:rsidR="003C2F0B">
          <w:t>222</w:t>
        </w:r>
      </w:ins>
      <w:ins w:id="634" w:author="Chen Heller" w:date="2022-07-21T14:31:00Z">
        <w:r w:rsidR="00964D4A">
          <w:t xml:space="preserve">, </w:t>
        </w:r>
      </w:ins>
      <w:ins w:id="635" w:author="Chen Heller" w:date="2022-07-21T14:30:00Z">
        <w:r w:rsidR="00964D4A">
          <w:t>did not differ significantly.</w:t>
        </w:r>
      </w:ins>
    </w:p>
    <w:p w14:paraId="38024CD0" w14:textId="66837DCA" w:rsidR="002E00A5" w:rsidRDefault="002E00A5">
      <w:pPr>
        <w:pStyle w:val="Heading4"/>
        <w:bidi w:val="0"/>
        <w:rPr>
          <w:ins w:id="636" w:author="Chen Heller" w:date="2022-07-20T13:43:00Z"/>
        </w:rPr>
        <w:pPrChange w:id="637" w:author="Chen Heller" w:date="2022-07-20T13:43:00Z">
          <w:pPr>
            <w:pStyle w:val="NoSpacing"/>
            <w:bidi w:val="0"/>
          </w:pPr>
        </w:pPrChange>
      </w:pPr>
      <w:ins w:id="638" w:author="Chen Heller" w:date="2022-07-20T13:43:00Z">
        <w:r>
          <w:t>Discussion</w:t>
        </w:r>
      </w:ins>
    </w:p>
    <w:p w14:paraId="03FC0A98" w14:textId="1D762573" w:rsidR="002E00A5" w:rsidRPr="002E00A5" w:rsidRDefault="00B04081">
      <w:pPr>
        <w:pStyle w:val="NoSpacing"/>
        <w:bidi w:val="0"/>
        <w:pPrChange w:id="639" w:author="Chen Heller" w:date="2022-07-20T13:43:00Z">
          <w:pPr>
            <w:pStyle w:val="Heading3"/>
            <w:bidi w:val="0"/>
          </w:pPr>
        </w:pPrChange>
      </w:pPr>
      <w:ins w:id="640" w:author="Chen Heller" w:date="2022-07-21T14:22:00Z">
        <w:r>
          <w:t>Talk about the fact</w:t>
        </w:r>
        <w:r w:rsidR="00F25E45">
          <w:t xml:space="preserve"> that you did not see a trend in reach area </w:t>
        </w:r>
      </w:ins>
      <w:ins w:id="641" w:author="Chen Heller" w:date="2022-07-21T14:23:00Z">
        <w:r w:rsidR="00F25E45">
          <w:t xml:space="preserve">and movement time, and mention this could be </w:t>
        </w:r>
      </w:ins>
      <w:ins w:id="642" w:author="Chen Heller" w:date="2022-07-21T15:24:00Z">
        <w:r w:rsidR="00A01A93">
          <w:t>d</w:t>
        </w:r>
      </w:ins>
      <w:ins w:id="643" w:author="Chen Heller" w:date="2022-07-21T14:23:00Z">
        <w:r w:rsidR="00F25E45">
          <w:t>ue to the single outlier which has values that are exactly opposite to those expected.</w:t>
        </w:r>
      </w:ins>
    </w:p>
    <w:p w14:paraId="2C206D09" w14:textId="13364CAE" w:rsidR="00ED60E1" w:rsidRDefault="00ED60E1" w:rsidP="0001046E">
      <w:pPr>
        <w:pStyle w:val="Heading3"/>
        <w:bidi w:val="0"/>
        <w:rPr>
          <w:rtl/>
        </w:rPr>
      </w:pPr>
      <w:r>
        <w:t>Exp 3</w:t>
      </w:r>
    </w:p>
    <w:p w14:paraId="25287D97" w14:textId="2F0BC34C" w:rsidR="00C3440C" w:rsidRDefault="00C3440C" w:rsidP="0001046E">
      <w:pPr>
        <w:pStyle w:val="NoSpacing"/>
        <w:bidi w:val="0"/>
        <w:rPr>
          <w:ins w:id="644" w:author="Chen Heller" w:date="2022-07-19T16:40:00Z"/>
        </w:rPr>
      </w:pPr>
      <w:r>
        <w:t>In exp 3 the training day used 4 letter words.</w:t>
      </w:r>
    </w:p>
    <w:p w14:paraId="714FFCEB" w14:textId="1B268D66" w:rsidR="002B4328" w:rsidRDefault="002B4328" w:rsidP="002B4328">
      <w:pPr>
        <w:pStyle w:val="NoSpacing"/>
        <w:bidi w:val="0"/>
        <w:rPr>
          <w:ins w:id="645" w:author="Chen Heller" w:date="2022-07-19T16:40:00Z"/>
        </w:rPr>
      </w:pPr>
    </w:p>
    <w:p w14:paraId="310B486A" w14:textId="309FE2BF" w:rsidR="002B4328" w:rsidRPr="00C3440C" w:rsidRDefault="002B4328" w:rsidP="002B4328">
      <w:pPr>
        <w:pStyle w:val="NoSpacing"/>
        <w:bidi w:val="0"/>
      </w:pPr>
      <w:ins w:id="646" w:author="Chen Heller" w:date="2022-07-19T16:40:00Z">
        <w:r>
          <w:t>The first experiment used a rather long RT restriction which was later reduced and divided to onset time and movement duration in the second experiment. In addition, the second experiment also introduced another training block to improve response speed. The third experiment incorporated a whole separate training day to achieve the same goal but was then discarded in the fourth experiment as it caused an "over training" effect.</w:t>
        </w:r>
      </w:ins>
    </w:p>
    <w:p w14:paraId="1176DED7" w14:textId="28688C31" w:rsidR="00ED60E1" w:rsidRPr="00ED60E1" w:rsidRDefault="00ED60E1" w:rsidP="0001046E">
      <w:pPr>
        <w:pStyle w:val="Heading3"/>
        <w:bidi w:val="0"/>
      </w:pPr>
      <w:r>
        <w:t>Exp 4</w:t>
      </w:r>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1F524F1" w14:textId="3BA0B7DA" w:rsidR="00D65F7F" w:rsidRDefault="00D65F7F" w:rsidP="00D65F7F">
      <w:pPr>
        <w:pStyle w:val="NoSpacing"/>
        <w:bidi w:val="0"/>
      </w:pPr>
    </w:p>
    <w:p w14:paraId="1FB9FA1E" w14:textId="439F1B6B" w:rsidR="00100CB9" w:rsidRDefault="00100CB9" w:rsidP="00100CB9">
      <w:pPr>
        <w:pStyle w:val="NoSpacing"/>
        <w:bidi w:val="0"/>
      </w:pPr>
      <w:r w:rsidRPr="00C914B5">
        <w:rPr>
          <w:highlight w:val="yellow"/>
          <w:rPrChange w:id="647" w:author="Chen Heller" w:date="2022-07-20T11:21:00Z">
            <w:rPr/>
          </w:rPrChange>
        </w:rPr>
        <w:t xml:space="preserve">Things to do before sending to </w:t>
      </w:r>
      <w:proofErr w:type="spellStart"/>
      <w:r w:rsidRPr="00C914B5">
        <w:rPr>
          <w:highlight w:val="yellow"/>
          <w:rPrChange w:id="648" w:author="Chen Heller" w:date="2022-07-20T11:21:00Z">
            <w:rPr/>
          </w:rPrChange>
        </w:rPr>
        <w:t>Liad</w:t>
      </w:r>
      <w:proofErr w:type="spellEnd"/>
      <w:r w:rsidRPr="00C914B5">
        <w:rPr>
          <w:highlight w:val="yellow"/>
          <w:rPrChange w:id="649" w:author="Chen Heller" w:date="2022-07-20T11:21:00Z">
            <w:rPr/>
          </w:rPrChange>
        </w:rPr>
        <w:t>:</w:t>
      </w:r>
    </w:p>
    <w:p w14:paraId="49EBA3D9" w14:textId="78D5637E" w:rsidR="00100CB9" w:rsidRDefault="00100CB9" w:rsidP="00100CB9">
      <w:pPr>
        <w:pStyle w:val="NoSpacing"/>
        <w:numPr>
          <w:ilvl w:val="0"/>
          <w:numId w:val="12"/>
        </w:numPr>
        <w:bidi w:val="0"/>
      </w:pPr>
      <w:r>
        <w:t>Change UC to unconscious.</w:t>
      </w:r>
    </w:p>
    <w:p w14:paraId="2D56C4BF" w14:textId="358E036D" w:rsidR="00100CB9" w:rsidRDefault="00100CB9" w:rsidP="00100CB9">
      <w:pPr>
        <w:pStyle w:val="NoSpacing"/>
        <w:numPr>
          <w:ilvl w:val="0"/>
          <w:numId w:val="12"/>
        </w:numPr>
        <w:bidi w:val="0"/>
      </w:pPr>
      <w:r>
        <w:t>Change motion tracking to movement tracking or the other way around (choose one and stick to it).</w:t>
      </w:r>
    </w:p>
    <w:p w14:paraId="242647DD" w14:textId="3711CFB6" w:rsidR="00C914B5" w:rsidRDefault="00C914B5" w:rsidP="00C914B5">
      <w:pPr>
        <w:pStyle w:val="NoSpacing"/>
        <w:numPr>
          <w:ilvl w:val="0"/>
          <w:numId w:val="12"/>
        </w:numPr>
        <w:bidi w:val="0"/>
      </w:pPr>
      <w:r>
        <w:t>Make sure "movement onset" is used only when describing the analysis, while movement initiation of beginning of movement is used when describing the timing limitations ("Too Early").</w:t>
      </w:r>
      <w:r w:rsidR="00ED0D0C">
        <w:t xml:space="preserve"> Do the same for offset.</w:t>
      </w:r>
    </w:p>
    <w:sectPr w:rsidR="00C914B5"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1"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2" w:author="Chen Heller" w:date="2022-06-23T12:45:00Z" w:initials="CH">
    <w:p w14:paraId="471556CE" w14:textId="2F6E23D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3"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4"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5"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6"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7"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8" w:author="Liad Mudrik" w:date="2022-07-09T23:33:00Z" w:initials="LM">
    <w:p w14:paraId="0DEDDEB8" w14:textId="77777777" w:rsidR="003B6230" w:rsidRDefault="003B6230" w:rsidP="00865FAA">
      <w:pPr>
        <w:bidi w:val="0"/>
      </w:pPr>
      <w:r>
        <w:rPr>
          <w:rStyle w:val="CommentReference"/>
        </w:rPr>
        <w:annotationRef/>
      </w:r>
      <w:r>
        <w:rPr>
          <w:sz w:val="20"/>
          <w:szCs w:val="20"/>
        </w:rPr>
        <w:t>should be a new paragraph</w:t>
      </w:r>
    </w:p>
  </w:comment>
  <w:comment w:id="9"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0"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1"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3"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4"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5" w:author="Liad Mudrik" w:date="2022-07-09T23:38:00Z" w:initials="LM">
    <w:p w14:paraId="370BBA1C" w14:textId="77777777" w:rsidR="001B15B9" w:rsidRDefault="001B15B9" w:rsidP="00B94BF7">
      <w:pPr>
        <w:bidi w:val="0"/>
      </w:pPr>
      <w:r>
        <w:rPr>
          <w:rStyle w:val="CommentReference"/>
        </w:rPr>
        <w:annotationRef/>
      </w:r>
      <w:r>
        <w:rPr>
          <w:sz w:val="20"/>
          <w:szCs w:val="20"/>
        </w:rPr>
        <w:t>the way you wrote it, sounded like the goal of these methods is decrease the neural signal, but that’s not the goal, it’s just an unfortunate consequence…</w:t>
      </w:r>
    </w:p>
  </w:comment>
  <w:comment w:id="16"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8"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1"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2"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3" w:author="Chen Heller" w:date="2022-06-26T10:54:00Z" w:initials="CH">
    <w:p w14:paraId="4BCB4E09" w14:textId="593AD79F"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30"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31"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29"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35"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32"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36"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37"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38" w:author="Chen Heller" w:date="2022-07-19T13:40:00Z" w:initials="CH">
    <w:p w14:paraId="4E739148" w14:textId="77777777" w:rsidR="00BE3B54" w:rsidRDefault="00BE3B54" w:rsidP="002E4847">
      <w:pPr>
        <w:pStyle w:val="CommentText"/>
        <w:bidi w:val="0"/>
      </w:pPr>
      <w:r>
        <w:rPr>
          <w:rStyle w:val="CommentReference"/>
        </w:rPr>
        <w:annotationRef/>
      </w:r>
      <w:r>
        <w:t>Liad what was your intention when adding this [ref]? Add a paper that show that the keyboard measure doesn't provide a timeseries measure?</w:t>
      </w:r>
    </w:p>
  </w:comment>
  <w:comment w:id="39" w:author="Chen Heller" w:date="2022-06-28T10:05:00Z" w:initials="CH">
    <w:p w14:paraId="0DFB57FC" w14:textId="4E709C59"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40"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41"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42"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43"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44"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45"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7"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51"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52"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53"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4" w:author="Chen Heller" w:date="2022-07-19T13:57:00Z" w:initials="CH">
    <w:p w14:paraId="7145B0B8" w14:textId="77777777" w:rsidR="00004FB0" w:rsidRDefault="00004FB0">
      <w:pPr>
        <w:pStyle w:val="CommentText"/>
        <w:bidi w:val="0"/>
      </w:pPr>
      <w:r>
        <w:rPr>
          <w:rStyle w:val="CommentReference"/>
        </w:rPr>
        <w:annotationRef/>
      </w:r>
      <w:r>
        <w:t>Liad:</w:t>
      </w:r>
    </w:p>
    <w:p w14:paraId="7F7D058F" w14:textId="77777777" w:rsidR="00004FB0" w:rsidRDefault="00004FB0" w:rsidP="0017160B">
      <w:pPr>
        <w:pStyle w:val="CommentText"/>
        <w:bidi w:val="0"/>
      </w:pPr>
      <w:r>
        <w:t>DESCRIBE THE STUDY: WHAT DID SUBJECTS DO?</w:t>
      </w:r>
    </w:p>
  </w:comment>
  <w:comment w:id="55" w:author="Chen Heller" w:date="2022-06-28T15:14:00Z" w:initials="CH">
    <w:p w14:paraId="1A8DD659" w14:textId="31E06E20"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6" w:author="Chen Heller" w:date="2022-07-19T13:59:00Z" w:initials="CH">
    <w:p w14:paraId="222235AA" w14:textId="77777777" w:rsidR="00E86E51" w:rsidRDefault="00E86E51">
      <w:pPr>
        <w:pStyle w:val="CommentText"/>
        <w:bidi w:val="0"/>
      </w:pPr>
      <w:r>
        <w:rPr>
          <w:rStyle w:val="CommentReference"/>
        </w:rPr>
        <w:annotationRef/>
      </w:r>
      <w:r>
        <w:t>Liad:</w:t>
      </w:r>
    </w:p>
    <w:p w14:paraId="2BEC7076" w14:textId="77777777" w:rsidR="00E86E51" w:rsidRDefault="00E86E51" w:rsidP="00543E4C">
      <w:pPr>
        <w:pStyle w:val="CommentText"/>
        <w:bidi w:val="0"/>
      </w:pPr>
      <w:r>
        <w:t>DESCRIBE THE STUDY: WHAT DID SUBJECTS DO?</w:t>
      </w:r>
    </w:p>
  </w:comment>
  <w:comment w:id="57" w:author="Chen Heller" w:date="2022-06-28T18:23:00Z" w:initials="CH">
    <w:p w14:paraId="653A5D4D" w14:textId="3CDDD71D"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58" w:author="Chen Heller" w:date="2022-07-19T14:01:00Z" w:initials="CH">
    <w:p w14:paraId="15396654" w14:textId="77777777" w:rsidR="00E52148" w:rsidRDefault="00E52148">
      <w:pPr>
        <w:pStyle w:val="CommentText"/>
        <w:bidi w:val="0"/>
      </w:pPr>
      <w:r>
        <w:rPr>
          <w:rStyle w:val="CommentReference"/>
        </w:rPr>
        <w:annotationRef/>
      </w:r>
      <w:r>
        <w:t>Liad:</w:t>
      </w:r>
    </w:p>
    <w:p w14:paraId="69A89823" w14:textId="77777777" w:rsidR="00E52148" w:rsidRDefault="00E52148" w:rsidP="002E634E">
      <w:pPr>
        <w:pStyle w:val="CommentText"/>
        <w:bidi w:val="0"/>
      </w:pPr>
      <w:r>
        <w:t>DESCRIBE THE STUDY: WHAT DID SUBJECTS DO?</w:t>
      </w:r>
    </w:p>
  </w:comment>
  <w:comment w:id="59" w:author="Chen Heller" w:date="2022-06-29T09:25:00Z" w:initials="CH">
    <w:p w14:paraId="699FC0A3" w14:textId="5789491A"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60" w:author="Liad Mudrik" w:date="2022-07-10T08:41:00Z" w:initials="LM">
    <w:p w14:paraId="0D49E733" w14:textId="77777777" w:rsidR="00AC0289" w:rsidRDefault="00AC0289" w:rsidP="00BC3D55">
      <w:pPr>
        <w:bidi w:val="0"/>
      </w:pPr>
      <w:r>
        <w:rPr>
          <w:rStyle w:val="CommentReference"/>
        </w:rPr>
        <w:annotationRef/>
      </w:r>
      <w:r>
        <w:rPr>
          <w:sz w:val="20"/>
          <w:szCs w:val="20"/>
        </w:rPr>
        <w:t>this is not clear. I am certain that after you describe the study, it will be easier to also describe the results</w:t>
      </w:r>
    </w:p>
  </w:comment>
  <w:comment w:id="61"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62"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63"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64"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65"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68"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69"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72" w:author="Chen Heller" w:date="2022-07-19T14:14:00Z" w:initials="CH">
    <w:p w14:paraId="03B643EA" w14:textId="77777777" w:rsidR="0073711D" w:rsidRDefault="0073711D" w:rsidP="000C0688">
      <w:pPr>
        <w:pStyle w:val="CommentText"/>
        <w:bidi w:val="0"/>
      </w:pPr>
      <w:r>
        <w:rPr>
          <w:rStyle w:val="CommentReference"/>
        </w:rPr>
        <w:annotationRef/>
      </w:r>
      <w:r>
        <w:t>Liad: Describe what do you expect to see.</w:t>
      </w:r>
    </w:p>
  </w:comment>
  <w:comment w:id="120" w:author="Chen Heller" w:date="2022-06-29T17:56:00Z" w:initials="CH">
    <w:p w14:paraId="11A9C09E" w14:textId="3A39F6F3"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22"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123"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139"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189" w:author="Chen Heller" w:date="2022-07-20T10:34:00Z" w:initials="CH">
    <w:p w14:paraId="688CEFD3" w14:textId="77777777" w:rsidR="00433F9B" w:rsidRDefault="00433F9B" w:rsidP="00F34AD9">
      <w:pPr>
        <w:pStyle w:val="CommentText"/>
        <w:bidi w:val="0"/>
      </w:pPr>
      <w:r>
        <w:rPr>
          <w:rStyle w:val="CommentReference"/>
        </w:rPr>
        <w:annotationRef/>
      </w:r>
      <w:r>
        <w:t xml:space="preserve">IS this elaborated enough for the thesis? In the pre-reg there is another section that goes into further details. </w:t>
      </w:r>
    </w:p>
  </w:comment>
  <w:comment w:id="322" w:author="Chen Heller" w:date="2022-07-10T10:02:00Z" w:initials="CH">
    <w:p w14:paraId="47B6D870" w14:textId="77777777" w:rsidR="006B5F78" w:rsidRDefault="00F77DA2" w:rsidP="009C257B">
      <w:pPr>
        <w:pStyle w:val="CommentText"/>
        <w:bidi w:val="0"/>
      </w:pPr>
      <w:r>
        <w:rPr>
          <w:rStyle w:val="CommentReference"/>
        </w:rPr>
        <w:annotationRef/>
      </w:r>
      <w:r w:rsidR="006B5F78">
        <w:t>Insert section about deviation from center after having the permutation tests.</w:t>
      </w:r>
    </w:p>
  </w:comment>
  <w:comment w:id="336" w:author="Chen Heller" w:date="2022-07-10T09:37:00Z" w:initials="CH">
    <w:p w14:paraId="4C9A1103" w14:textId="5B2BF4C5" w:rsidR="00F77DA2" w:rsidRDefault="00F77DA2" w:rsidP="00F77DA2">
      <w:pPr>
        <w:pStyle w:val="CommentText"/>
        <w:bidi w:val="0"/>
      </w:pPr>
      <w:r>
        <w:rPr>
          <w:rStyle w:val="CommentReference"/>
        </w:rPr>
        <w:annotationRef/>
      </w:r>
      <w:r>
        <w:t>Change X axis label, add label to y axis.</w:t>
      </w:r>
    </w:p>
    <w:p w14:paraId="4D8B6F24" w14:textId="77777777" w:rsidR="00F77DA2" w:rsidRDefault="00F77DA2" w:rsidP="00F77DA2">
      <w:pPr>
        <w:pStyle w:val="CommentText"/>
        <w:bidi w:val="0"/>
      </w:pPr>
    </w:p>
    <w:p w14:paraId="793383C1" w14:textId="77777777" w:rsidR="00F77DA2" w:rsidRDefault="00F77DA2" w:rsidP="00F77DA2">
      <w:pPr>
        <w:pStyle w:val="CommentText"/>
        <w:bidi w:val="0"/>
      </w:pPr>
      <w:r>
        <w:t>This is avg of (con_left-incon_left) + (con_right-incon_right)</w:t>
      </w:r>
    </w:p>
  </w:comment>
  <w:comment w:id="402" w:author="Chen Heller" w:date="2022-07-21T10:24:00Z" w:initials="CH">
    <w:p w14:paraId="36EDE8A8" w14:textId="77777777" w:rsidR="006C2FEA" w:rsidRDefault="006C2FEA" w:rsidP="00B53046">
      <w:pPr>
        <w:pStyle w:val="CommentText"/>
        <w:bidi w:val="0"/>
      </w:pPr>
      <w:r>
        <w:rPr>
          <w:rStyle w:val="CommentReference"/>
        </w:rPr>
        <w:annotationRef/>
      </w:r>
      <w:r>
        <w:t>I think you should specify this and the age only for the included subj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37EDB3D4" w15:done="0"/>
  <w15:commentEx w15:paraId="53100C7D" w15:done="0"/>
  <w15:commentEx w15:paraId="23426630" w15:done="0"/>
  <w15:commentEx w15:paraId="7A709A96" w15:done="0"/>
  <w15:commentEx w15:paraId="23B4EA9E" w15:done="0"/>
  <w15:commentEx w15:paraId="07B093EB" w15:done="0"/>
  <w15:commentEx w15:paraId="0DEDDEB8" w15:done="0"/>
  <w15:commentEx w15:paraId="47F53FE6" w15:done="0"/>
  <w15:commentEx w15:paraId="49B9C5BD" w15:done="0"/>
  <w15:commentEx w15:paraId="733B51F1" w15:done="0"/>
  <w15:commentEx w15:paraId="247CCB1E" w15:done="0"/>
  <w15:commentEx w15:paraId="77F08969" w15:done="0"/>
  <w15:commentEx w15:paraId="370BBA1C" w15:done="0"/>
  <w15:commentEx w15:paraId="06E7382B" w15:done="0"/>
  <w15:commentEx w15:paraId="5693B1FD" w15:done="0"/>
  <w15:commentEx w15:paraId="386CD601" w15:done="0"/>
  <w15:commentEx w15:paraId="2F9D6402" w15:paraIdParent="386CD601" w15:done="0"/>
  <w15:commentEx w15:paraId="0BBE2722" w15:done="0"/>
  <w15:commentEx w15:paraId="398F1D32" w15:done="0"/>
  <w15:commentEx w15:paraId="4C2C489E" w15:paraIdParent="398F1D32" w15:done="0"/>
  <w15:commentEx w15:paraId="653101E2" w15:done="0"/>
  <w15:commentEx w15:paraId="6F175206" w15:done="0"/>
  <w15:commentEx w15:paraId="766FDBFB" w15:done="0"/>
  <w15:commentEx w15:paraId="5BF277D9" w15:done="0"/>
  <w15:commentEx w15:paraId="09AC3EF1" w15:done="0"/>
  <w15:commentEx w15:paraId="284EAE0A" w15:done="0"/>
  <w15:commentEx w15:paraId="67BB0022" w15:done="0"/>
  <w15:commentEx w15:paraId="0BC911B3" w15:done="0"/>
  <w15:commentEx w15:paraId="5E0465B0" w15:done="0"/>
  <w15:commentEx w15:paraId="21F2BA4F" w15:done="0"/>
  <w15:commentEx w15:paraId="4AB829EF" w15:done="0"/>
  <w15:commentEx w15:paraId="34E0FCAD" w15:done="0"/>
  <w15:commentEx w15:paraId="4E739148" w15:done="0"/>
  <w15:commentEx w15:paraId="0DFB57FC" w15:done="0"/>
  <w15:commentEx w15:paraId="456F61D6" w15:done="0"/>
  <w15:commentEx w15:paraId="3B02210B" w15:done="0"/>
  <w15:commentEx w15:paraId="0B18C335" w15:done="0"/>
  <w15:commentEx w15:paraId="784A92B8" w15:done="0"/>
  <w15:commentEx w15:paraId="7BD32F90" w15:done="0"/>
  <w15:commentEx w15:paraId="46D87A93" w15:done="0"/>
  <w15:commentEx w15:paraId="7B4F3457" w15:done="0"/>
  <w15:commentEx w15:paraId="1427C7A1" w15:done="0"/>
  <w15:commentEx w15:paraId="54DB4261" w15:done="0"/>
  <w15:commentEx w15:paraId="615B1F90" w15:done="0"/>
  <w15:commentEx w15:paraId="7F7D058F" w15:done="0"/>
  <w15:commentEx w15:paraId="1A8DD659" w15:done="0"/>
  <w15:commentEx w15:paraId="2BEC7076" w15:done="0"/>
  <w15:commentEx w15:paraId="653A5D4D" w15:done="0"/>
  <w15:commentEx w15:paraId="69A89823" w15:done="0"/>
  <w15:commentEx w15:paraId="699FC0A3" w15:done="0"/>
  <w15:commentEx w15:paraId="0D49E733" w15:done="0"/>
  <w15:commentEx w15:paraId="43C474D9" w15:done="0"/>
  <w15:commentEx w15:paraId="1885CD94" w15:done="0"/>
  <w15:commentEx w15:paraId="1CCA2C3E" w15:done="0"/>
  <w15:commentEx w15:paraId="0ACC3F03" w15:done="0"/>
  <w15:commentEx w15:paraId="57FE1628" w15:done="0"/>
  <w15:commentEx w15:paraId="3BF8FA05" w15:done="0"/>
  <w15:commentEx w15:paraId="06989A64" w15:done="0"/>
  <w15:commentEx w15:paraId="03B643EA" w15:done="0"/>
  <w15:commentEx w15:paraId="4EB89988" w15:done="0"/>
  <w15:commentEx w15:paraId="0ACC988E" w15:done="0"/>
  <w15:commentEx w15:paraId="418FD1B4" w15:done="0"/>
  <w15:commentEx w15:paraId="6154498B" w15:done="0"/>
  <w15:commentEx w15:paraId="688CEFD3" w15:done="0"/>
  <w15:commentEx w15:paraId="47B6D870" w15:done="0"/>
  <w15:commentEx w15:paraId="793383C1" w15:done="0"/>
  <w15:commentEx w15:paraId="36EDE8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748EB3" w16cex:dateUtc="2022-07-09T20:33: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74900E" w16cex:dateUtc="2022-07-09T20:38: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8136CA" w16cex:dateUtc="2022-07-19T10:57:00Z"/>
  <w16cex:commentExtensible w16cex:durableId="26659943" w16cex:dateUtc="2022-06-28T12:14:00Z"/>
  <w16cex:commentExtensible w16cex:durableId="2681375C" w16cex:dateUtc="2022-07-19T10:59:00Z"/>
  <w16cex:commentExtensible w16cex:durableId="2665C5B5" w16cex:dateUtc="2022-06-28T15:23:00Z"/>
  <w16cex:commentExtensible w16cex:durableId="268137A7" w16cex:dateUtc="2022-07-19T11:01:00Z"/>
  <w16cex:commentExtensible w16cex:durableId="266698FA" w16cex:dateUtc="2022-06-29T06:25:00Z"/>
  <w16cex:commentExtensible w16cex:durableId="26750F26" w16cex:dateUtc="2022-07-10T05:41: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813AC8" w16cex:dateUtc="2022-07-19T11:14:00Z"/>
  <w16cex:commentExtensible w16cex:durableId="266710EB" w16cex:dateUtc="2022-06-29T14:56:00Z"/>
  <w16cex:commentExtensible w16cex:durableId="26751563" w16cex:dateUtc="2022-07-10T06:07:00Z"/>
  <w16cex:commentExtensible w16cex:durableId="2675155D" w16cex:dateUtc="2022-07-10T06:07:00Z"/>
  <w16cex:commentExtensible w16cex:durableId="26825350" w16cex:dateUtc="2022-07-20T07:11:00Z"/>
  <w16cex:commentExtensible w16cex:durableId="268258C5" w16cex:dateUtc="2022-07-20T07:34:00Z"/>
  <w16cex:commentExtensible w16cex:durableId="26752226" w16cex:dateUtc="2022-07-10T07:02:00Z"/>
  <w16cex:commentExtensible w16cex:durableId="26751C6F" w16cex:dateUtc="2022-07-10T06:37:00Z"/>
  <w16cex:commentExtensible w16cex:durableId="2683A7EA" w16cex:dateUtc="2022-07-21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0DEDDEB8" w16cid:durableId="26748EB3"/>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370BBA1C" w16cid:durableId="2674900E"/>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7F7D058F" w16cid:durableId="268136CA"/>
  <w16cid:commentId w16cid:paraId="1A8DD659" w16cid:durableId="26659943"/>
  <w16cid:commentId w16cid:paraId="2BEC7076" w16cid:durableId="2681375C"/>
  <w16cid:commentId w16cid:paraId="653A5D4D" w16cid:durableId="2665C5B5"/>
  <w16cid:commentId w16cid:paraId="69A89823" w16cid:durableId="268137A7"/>
  <w16cid:commentId w16cid:paraId="699FC0A3" w16cid:durableId="266698FA"/>
  <w16cid:commentId w16cid:paraId="0D49E733" w16cid:durableId="26750F26"/>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03B643EA" w16cid:durableId="26813AC8"/>
  <w16cid:commentId w16cid:paraId="4EB89988" w16cid:durableId="266710EB"/>
  <w16cid:commentId w16cid:paraId="0ACC988E" w16cid:durableId="26751563"/>
  <w16cid:commentId w16cid:paraId="418FD1B4" w16cid:durableId="2675155D"/>
  <w16cid:commentId w16cid:paraId="6154498B" w16cid:durableId="26825350"/>
  <w16cid:commentId w16cid:paraId="688CEFD3" w16cid:durableId="268258C5"/>
  <w16cid:commentId w16cid:paraId="47B6D870" w16cid:durableId="26752226"/>
  <w16cid:commentId w16cid:paraId="793383C1" w16cid:durableId="26751C6F"/>
  <w16cid:commentId w16cid:paraId="36EDE8A8" w16cid:durableId="2683A7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7BC5E" w14:textId="77777777" w:rsidR="00232667" w:rsidRDefault="00232667" w:rsidP="00C24F2B">
      <w:r>
        <w:separator/>
      </w:r>
    </w:p>
  </w:endnote>
  <w:endnote w:type="continuationSeparator" w:id="0">
    <w:p w14:paraId="1512A4E5" w14:textId="77777777" w:rsidR="00232667" w:rsidRDefault="00232667"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F8591" w14:textId="77777777" w:rsidR="00232667" w:rsidRDefault="00232667" w:rsidP="00C24F2B">
      <w:r>
        <w:separator/>
      </w:r>
    </w:p>
  </w:footnote>
  <w:footnote w:type="continuationSeparator" w:id="0">
    <w:p w14:paraId="48A1768A" w14:textId="77777777" w:rsidR="00232667" w:rsidRDefault="00232667"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2A6"/>
    <w:rsid w:val="000153D3"/>
    <w:rsid w:val="0001586F"/>
    <w:rsid w:val="00016678"/>
    <w:rsid w:val="0001784E"/>
    <w:rsid w:val="00017A5E"/>
    <w:rsid w:val="00017EEB"/>
    <w:rsid w:val="000203F3"/>
    <w:rsid w:val="00021E3D"/>
    <w:rsid w:val="000259CC"/>
    <w:rsid w:val="00031FDA"/>
    <w:rsid w:val="00032B9F"/>
    <w:rsid w:val="00032C67"/>
    <w:rsid w:val="000351A9"/>
    <w:rsid w:val="00035EB3"/>
    <w:rsid w:val="00041109"/>
    <w:rsid w:val="00041D70"/>
    <w:rsid w:val="000426E5"/>
    <w:rsid w:val="000427F1"/>
    <w:rsid w:val="000438FC"/>
    <w:rsid w:val="00043A33"/>
    <w:rsid w:val="00043EEA"/>
    <w:rsid w:val="000475DF"/>
    <w:rsid w:val="000517AB"/>
    <w:rsid w:val="00052C82"/>
    <w:rsid w:val="00053279"/>
    <w:rsid w:val="000540D0"/>
    <w:rsid w:val="00056B2C"/>
    <w:rsid w:val="00057206"/>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ED3"/>
    <w:rsid w:val="00097ED6"/>
    <w:rsid w:val="000A08DF"/>
    <w:rsid w:val="000A1965"/>
    <w:rsid w:val="000A2938"/>
    <w:rsid w:val="000A2DFD"/>
    <w:rsid w:val="000A4322"/>
    <w:rsid w:val="000A46FC"/>
    <w:rsid w:val="000A5DD3"/>
    <w:rsid w:val="000A70AF"/>
    <w:rsid w:val="000A79AA"/>
    <w:rsid w:val="000B0F47"/>
    <w:rsid w:val="000B21D6"/>
    <w:rsid w:val="000B3669"/>
    <w:rsid w:val="000B4D84"/>
    <w:rsid w:val="000B581A"/>
    <w:rsid w:val="000B5F56"/>
    <w:rsid w:val="000B62AF"/>
    <w:rsid w:val="000C2171"/>
    <w:rsid w:val="000C234D"/>
    <w:rsid w:val="000C23B3"/>
    <w:rsid w:val="000C456B"/>
    <w:rsid w:val="000C45A3"/>
    <w:rsid w:val="000D0EC0"/>
    <w:rsid w:val="000D172B"/>
    <w:rsid w:val="000D1936"/>
    <w:rsid w:val="000D1CC0"/>
    <w:rsid w:val="000D2409"/>
    <w:rsid w:val="000E048C"/>
    <w:rsid w:val="000E1037"/>
    <w:rsid w:val="000E1974"/>
    <w:rsid w:val="000E1C30"/>
    <w:rsid w:val="000E2014"/>
    <w:rsid w:val="000E251B"/>
    <w:rsid w:val="000E2EBF"/>
    <w:rsid w:val="000E4192"/>
    <w:rsid w:val="000E4E41"/>
    <w:rsid w:val="000E4EEC"/>
    <w:rsid w:val="000E6BB5"/>
    <w:rsid w:val="000F239A"/>
    <w:rsid w:val="000F24FF"/>
    <w:rsid w:val="000F3CE6"/>
    <w:rsid w:val="000F6069"/>
    <w:rsid w:val="000F7554"/>
    <w:rsid w:val="00100C8A"/>
    <w:rsid w:val="00100CB9"/>
    <w:rsid w:val="00102600"/>
    <w:rsid w:val="00104F28"/>
    <w:rsid w:val="0010600A"/>
    <w:rsid w:val="001070A4"/>
    <w:rsid w:val="00110E7A"/>
    <w:rsid w:val="00111697"/>
    <w:rsid w:val="00111A75"/>
    <w:rsid w:val="00113B55"/>
    <w:rsid w:val="00113BDC"/>
    <w:rsid w:val="001169C6"/>
    <w:rsid w:val="00116C56"/>
    <w:rsid w:val="00121F45"/>
    <w:rsid w:val="00122755"/>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48F8"/>
    <w:rsid w:val="0014585C"/>
    <w:rsid w:val="0014786A"/>
    <w:rsid w:val="00151575"/>
    <w:rsid w:val="00151961"/>
    <w:rsid w:val="001545CD"/>
    <w:rsid w:val="001546D4"/>
    <w:rsid w:val="00154EA4"/>
    <w:rsid w:val="00160CCB"/>
    <w:rsid w:val="001610B1"/>
    <w:rsid w:val="001623ED"/>
    <w:rsid w:val="001644D5"/>
    <w:rsid w:val="00164C29"/>
    <w:rsid w:val="00167E05"/>
    <w:rsid w:val="00170ED8"/>
    <w:rsid w:val="001727BA"/>
    <w:rsid w:val="001739AD"/>
    <w:rsid w:val="00173A5A"/>
    <w:rsid w:val="00174088"/>
    <w:rsid w:val="001754A3"/>
    <w:rsid w:val="00177876"/>
    <w:rsid w:val="00177DA9"/>
    <w:rsid w:val="00180101"/>
    <w:rsid w:val="0018094C"/>
    <w:rsid w:val="00180F21"/>
    <w:rsid w:val="0018223D"/>
    <w:rsid w:val="0018315F"/>
    <w:rsid w:val="00183F4C"/>
    <w:rsid w:val="001848FB"/>
    <w:rsid w:val="001870BF"/>
    <w:rsid w:val="00187EC9"/>
    <w:rsid w:val="00194F90"/>
    <w:rsid w:val="001973B1"/>
    <w:rsid w:val="001973D0"/>
    <w:rsid w:val="001979C8"/>
    <w:rsid w:val="001A054F"/>
    <w:rsid w:val="001A1770"/>
    <w:rsid w:val="001A2A7D"/>
    <w:rsid w:val="001A2B81"/>
    <w:rsid w:val="001A5E76"/>
    <w:rsid w:val="001A63B3"/>
    <w:rsid w:val="001A789C"/>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D013F"/>
    <w:rsid w:val="001D0489"/>
    <w:rsid w:val="001D0C5A"/>
    <w:rsid w:val="001D15C6"/>
    <w:rsid w:val="001D5177"/>
    <w:rsid w:val="001E0823"/>
    <w:rsid w:val="001E0A80"/>
    <w:rsid w:val="001E1DCA"/>
    <w:rsid w:val="001E631C"/>
    <w:rsid w:val="001E6C3F"/>
    <w:rsid w:val="001E73BA"/>
    <w:rsid w:val="001E74C0"/>
    <w:rsid w:val="001F1726"/>
    <w:rsid w:val="001F1A45"/>
    <w:rsid w:val="001F266C"/>
    <w:rsid w:val="001F28FD"/>
    <w:rsid w:val="001F3C9B"/>
    <w:rsid w:val="001F4318"/>
    <w:rsid w:val="001F68A9"/>
    <w:rsid w:val="001F76F0"/>
    <w:rsid w:val="00200759"/>
    <w:rsid w:val="00202472"/>
    <w:rsid w:val="002041CD"/>
    <w:rsid w:val="00204617"/>
    <w:rsid w:val="002057FC"/>
    <w:rsid w:val="00207190"/>
    <w:rsid w:val="0021061A"/>
    <w:rsid w:val="0021076E"/>
    <w:rsid w:val="00211536"/>
    <w:rsid w:val="00211609"/>
    <w:rsid w:val="002124FE"/>
    <w:rsid w:val="00212D8D"/>
    <w:rsid w:val="00213718"/>
    <w:rsid w:val="002142E8"/>
    <w:rsid w:val="0021465D"/>
    <w:rsid w:val="002154F5"/>
    <w:rsid w:val="00215E02"/>
    <w:rsid w:val="00216E1D"/>
    <w:rsid w:val="002171F9"/>
    <w:rsid w:val="00220703"/>
    <w:rsid w:val="0022111D"/>
    <w:rsid w:val="00221760"/>
    <w:rsid w:val="002219BE"/>
    <w:rsid w:val="00222164"/>
    <w:rsid w:val="002244FA"/>
    <w:rsid w:val="002249A5"/>
    <w:rsid w:val="002251BA"/>
    <w:rsid w:val="00226189"/>
    <w:rsid w:val="00226FFE"/>
    <w:rsid w:val="00231216"/>
    <w:rsid w:val="00231516"/>
    <w:rsid w:val="00231BF7"/>
    <w:rsid w:val="00232667"/>
    <w:rsid w:val="002326F0"/>
    <w:rsid w:val="00232D15"/>
    <w:rsid w:val="00235843"/>
    <w:rsid w:val="002361C2"/>
    <w:rsid w:val="002411D5"/>
    <w:rsid w:val="002435D8"/>
    <w:rsid w:val="002453A3"/>
    <w:rsid w:val="0024692C"/>
    <w:rsid w:val="00247A2B"/>
    <w:rsid w:val="002511B4"/>
    <w:rsid w:val="00252575"/>
    <w:rsid w:val="00253BED"/>
    <w:rsid w:val="002543C4"/>
    <w:rsid w:val="00254B4E"/>
    <w:rsid w:val="0025568C"/>
    <w:rsid w:val="002566CA"/>
    <w:rsid w:val="0025720C"/>
    <w:rsid w:val="00261B3E"/>
    <w:rsid w:val="00264327"/>
    <w:rsid w:val="00264C7A"/>
    <w:rsid w:val="00264E7D"/>
    <w:rsid w:val="0026696C"/>
    <w:rsid w:val="00266A3E"/>
    <w:rsid w:val="00266F20"/>
    <w:rsid w:val="002723F7"/>
    <w:rsid w:val="00272960"/>
    <w:rsid w:val="0027524C"/>
    <w:rsid w:val="0027535D"/>
    <w:rsid w:val="002767E0"/>
    <w:rsid w:val="002777EE"/>
    <w:rsid w:val="00286482"/>
    <w:rsid w:val="0029008D"/>
    <w:rsid w:val="00293469"/>
    <w:rsid w:val="00293C44"/>
    <w:rsid w:val="00296BBA"/>
    <w:rsid w:val="002972E7"/>
    <w:rsid w:val="002A2279"/>
    <w:rsid w:val="002A2A03"/>
    <w:rsid w:val="002A2C5B"/>
    <w:rsid w:val="002A3507"/>
    <w:rsid w:val="002A4B4D"/>
    <w:rsid w:val="002A5026"/>
    <w:rsid w:val="002A5658"/>
    <w:rsid w:val="002A64E7"/>
    <w:rsid w:val="002A75DD"/>
    <w:rsid w:val="002B2300"/>
    <w:rsid w:val="002B243A"/>
    <w:rsid w:val="002B390A"/>
    <w:rsid w:val="002B3DD7"/>
    <w:rsid w:val="002B4328"/>
    <w:rsid w:val="002B69FB"/>
    <w:rsid w:val="002C0DC1"/>
    <w:rsid w:val="002C106B"/>
    <w:rsid w:val="002C1294"/>
    <w:rsid w:val="002C1CE0"/>
    <w:rsid w:val="002C4159"/>
    <w:rsid w:val="002C4795"/>
    <w:rsid w:val="002C7614"/>
    <w:rsid w:val="002D16B3"/>
    <w:rsid w:val="002D19AA"/>
    <w:rsid w:val="002D1D26"/>
    <w:rsid w:val="002D3986"/>
    <w:rsid w:val="002D4085"/>
    <w:rsid w:val="002D4AE1"/>
    <w:rsid w:val="002D52B3"/>
    <w:rsid w:val="002D5B02"/>
    <w:rsid w:val="002D6956"/>
    <w:rsid w:val="002D7DC8"/>
    <w:rsid w:val="002E00A5"/>
    <w:rsid w:val="002E1234"/>
    <w:rsid w:val="002E1C88"/>
    <w:rsid w:val="002E3A43"/>
    <w:rsid w:val="002E44A3"/>
    <w:rsid w:val="002E465F"/>
    <w:rsid w:val="002E6EAB"/>
    <w:rsid w:val="002E78B8"/>
    <w:rsid w:val="002F328C"/>
    <w:rsid w:val="002F350E"/>
    <w:rsid w:val="002F3D86"/>
    <w:rsid w:val="002F494F"/>
    <w:rsid w:val="002F4EF9"/>
    <w:rsid w:val="002F5F3E"/>
    <w:rsid w:val="00302874"/>
    <w:rsid w:val="0030357B"/>
    <w:rsid w:val="0030479F"/>
    <w:rsid w:val="0030554A"/>
    <w:rsid w:val="00306D63"/>
    <w:rsid w:val="00307160"/>
    <w:rsid w:val="00307A39"/>
    <w:rsid w:val="00307E69"/>
    <w:rsid w:val="0031064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79D0"/>
    <w:rsid w:val="0033027F"/>
    <w:rsid w:val="00330627"/>
    <w:rsid w:val="0033114B"/>
    <w:rsid w:val="00331EB1"/>
    <w:rsid w:val="0033432A"/>
    <w:rsid w:val="00335B1A"/>
    <w:rsid w:val="00337929"/>
    <w:rsid w:val="003410E4"/>
    <w:rsid w:val="00342ECB"/>
    <w:rsid w:val="00343DE9"/>
    <w:rsid w:val="00346A1C"/>
    <w:rsid w:val="00347120"/>
    <w:rsid w:val="00351B74"/>
    <w:rsid w:val="0035360E"/>
    <w:rsid w:val="00356394"/>
    <w:rsid w:val="00357241"/>
    <w:rsid w:val="0035778A"/>
    <w:rsid w:val="00360B9A"/>
    <w:rsid w:val="00360D21"/>
    <w:rsid w:val="00360FF6"/>
    <w:rsid w:val="003642CD"/>
    <w:rsid w:val="003654A5"/>
    <w:rsid w:val="00365CAE"/>
    <w:rsid w:val="003666F9"/>
    <w:rsid w:val="00367F4F"/>
    <w:rsid w:val="003703EE"/>
    <w:rsid w:val="00371BE6"/>
    <w:rsid w:val="00374AED"/>
    <w:rsid w:val="00374BAF"/>
    <w:rsid w:val="003752BA"/>
    <w:rsid w:val="00381020"/>
    <w:rsid w:val="003817F2"/>
    <w:rsid w:val="00381DF1"/>
    <w:rsid w:val="003827AF"/>
    <w:rsid w:val="00383E69"/>
    <w:rsid w:val="003843E0"/>
    <w:rsid w:val="00384887"/>
    <w:rsid w:val="00386EB9"/>
    <w:rsid w:val="00387645"/>
    <w:rsid w:val="00387E37"/>
    <w:rsid w:val="00393DE0"/>
    <w:rsid w:val="003A0213"/>
    <w:rsid w:val="003A401F"/>
    <w:rsid w:val="003B295C"/>
    <w:rsid w:val="003B6230"/>
    <w:rsid w:val="003B68E7"/>
    <w:rsid w:val="003B76FA"/>
    <w:rsid w:val="003C2EBA"/>
    <w:rsid w:val="003C2F0B"/>
    <w:rsid w:val="003C37F0"/>
    <w:rsid w:val="003C38CB"/>
    <w:rsid w:val="003C57F0"/>
    <w:rsid w:val="003C716D"/>
    <w:rsid w:val="003C7461"/>
    <w:rsid w:val="003C7529"/>
    <w:rsid w:val="003C7FCB"/>
    <w:rsid w:val="003D0BBC"/>
    <w:rsid w:val="003D0F3C"/>
    <w:rsid w:val="003D3679"/>
    <w:rsid w:val="003D465E"/>
    <w:rsid w:val="003D6174"/>
    <w:rsid w:val="003E0107"/>
    <w:rsid w:val="003E19AC"/>
    <w:rsid w:val="003E334F"/>
    <w:rsid w:val="003E342F"/>
    <w:rsid w:val="003F043B"/>
    <w:rsid w:val="003F1639"/>
    <w:rsid w:val="003F17C8"/>
    <w:rsid w:val="003F1865"/>
    <w:rsid w:val="003F5172"/>
    <w:rsid w:val="003F77CF"/>
    <w:rsid w:val="00400416"/>
    <w:rsid w:val="00404370"/>
    <w:rsid w:val="00405473"/>
    <w:rsid w:val="004058A7"/>
    <w:rsid w:val="0040665E"/>
    <w:rsid w:val="00407745"/>
    <w:rsid w:val="004102F8"/>
    <w:rsid w:val="0041233D"/>
    <w:rsid w:val="004124F4"/>
    <w:rsid w:val="00412F43"/>
    <w:rsid w:val="00413779"/>
    <w:rsid w:val="00413857"/>
    <w:rsid w:val="00414288"/>
    <w:rsid w:val="00414D51"/>
    <w:rsid w:val="00416040"/>
    <w:rsid w:val="004163F8"/>
    <w:rsid w:val="004214D7"/>
    <w:rsid w:val="004218E1"/>
    <w:rsid w:val="00421D19"/>
    <w:rsid w:val="00422E34"/>
    <w:rsid w:val="00426DC6"/>
    <w:rsid w:val="0043034C"/>
    <w:rsid w:val="004326D4"/>
    <w:rsid w:val="00432BF9"/>
    <w:rsid w:val="00433F9B"/>
    <w:rsid w:val="004348D2"/>
    <w:rsid w:val="00435BFC"/>
    <w:rsid w:val="00440DBF"/>
    <w:rsid w:val="0044325A"/>
    <w:rsid w:val="00445400"/>
    <w:rsid w:val="00445CB5"/>
    <w:rsid w:val="00447042"/>
    <w:rsid w:val="004474DA"/>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1A10"/>
    <w:rsid w:val="004737F1"/>
    <w:rsid w:val="00473B6D"/>
    <w:rsid w:val="0047602F"/>
    <w:rsid w:val="00476106"/>
    <w:rsid w:val="0047625C"/>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F95"/>
    <w:rsid w:val="004A4684"/>
    <w:rsid w:val="004A582D"/>
    <w:rsid w:val="004A6D9A"/>
    <w:rsid w:val="004A7559"/>
    <w:rsid w:val="004B2F30"/>
    <w:rsid w:val="004B6A53"/>
    <w:rsid w:val="004B7C4C"/>
    <w:rsid w:val="004C19CF"/>
    <w:rsid w:val="004C1E66"/>
    <w:rsid w:val="004C3803"/>
    <w:rsid w:val="004C40B5"/>
    <w:rsid w:val="004C4275"/>
    <w:rsid w:val="004C6214"/>
    <w:rsid w:val="004C6684"/>
    <w:rsid w:val="004D00B9"/>
    <w:rsid w:val="004D2D11"/>
    <w:rsid w:val="004D39BB"/>
    <w:rsid w:val="004D40BE"/>
    <w:rsid w:val="004D4528"/>
    <w:rsid w:val="004D558B"/>
    <w:rsid w:val="004D6C22"/>
    <w:rsid w:val="004D7C0F"/>
    <w:rsid w:val="004E0C6C"/>
    <w:rsid w:val="004E1421"/>
    <w:rsid w:val="004E23B1"/>
    <w:rsid w:val="004E3A92"/>
    <w:rsid w:val="004E56B3"/>
    <w:rsid w:val="004E674D"/>
    <w:rsid w:val="004E6BC3"/>
    <w:rsid w:val="004E7164"/>
    <w:rsid w:val="004E71B9"/>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5279C"/>
    <w:rsid w:val="00553BDF"/>
    <w:rsid w:val="005550AB"/>
    <w:rsid w:val="00555379"/>
    <w:rsid w:val="005562ED"/>
    <w:rsid w:val="00556570"/>
    <w:rsid w:val="00560F66"/>
    <w:rsid w:val="00563E64"/>
    <w:rsid w:val="005660FD"/>
    <w:rsid w:val="00566B54"/>
    <w:rsid w:val="00566B9F"/>
    <w:rsid w:val="00567FB3"/>
    <w:rsid w:val="00570DC8"/>
    <w:rsid w:val="0057172D"/>
    <w:rsid w:val="00571A19"/>
    <w:rsid w:val="0057216E"/>
    <w:rsid w:val="00575A49"/>
    <w:rsid w:val="00581168"/>
    <w:rsid w:val="005812BB"/>
    <w:rsid w:val="00582EEC"/>
    <w:rsid w:val="005832C0"/>
    <w:rsid w:val="00584360"/>
    <w:rsid w:val="00584E64"/>
    <w:rsid w:val="005859F9"/>
    <w:rsid w:val="00586A32"/>
    <w:rsid w:val="00586B59"/>
    <w:rsid w:val="00586E9E"/>
    <w:rsid w:val="005875E6"/>
    <w:rsid w:val="00587830"/>
    <w:rsid w:val="0058792A"/>
    <w:rsid w:val="00587C11"/>
    <w:rsid w:val="00591B0D"/>
    <w:rsid w:val="00591CFE"/>
    <w:rsid w:val="00595BAF"/>
    <w:rsid w:val="005A025D"/>
    <w:rsid w:val="005A1684"/>
    <w:rsid w:val="005A1B06"/>
    <w:rsid w:val="005A1B74"/>
    <w:rsid w:val="005A1D56"/>
    <w:rsid w:val="005A22F5"/>
    <w:rsid w:val="005A4B8A"/>
    <w:rsid w:val="005A6877"/>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D0A36"/>
    <w:rsid w:val="005D3599"/>
    <w:rsid w:val="005D449B"/>
    <w:rsid w:val="005D53E0"/>
    <w:rsid w:val="005D70D4"/>
    <w:rsid w:val="005E1423"/>
    <w:rsid w:val="005E1514"/>
    <w:rsid w:val="005E2A98"/>
    <w:rsid w:val="005E4F3B"/>
    <w:rsid w:val="005E5944"/>
    <w:rsid w:val="005E658D"/>
    <w:rsid w:val="005F1F53"/>
    <w:rsid w:val="005F4B45"/>
    <w:rsid w:val="005F7169"/>
    <w:rsid w:val="005F7AAA"/>
    <w:rsid w:val="006017E0"/>
    <w:rsid w:val="00601DB1"/>
    <w:rsid w:val="00601F78"/>
    <w:rsid w:val="00603D52"/>
    <w:rsid w:val="00611E32"/>
    <w:rsid w:val="006120F0"/>
    <w:rsid w:val="0061257B"/>
    <w:rsid w:val="0061280A"/>
    <w:rsid w:val="00620379"/>
    <w:rsid w:val="00620A7E"/>
    <w:rsid w:val="00621AE6"/>
    <w:rsid w:val="00623DF1"/>
    <w:rsid w:val="00632545"/>
    <w:rsid w:val="0063460A"/>
    <w:rsid w:val="0063520D"/>
    <w:rsid w:val="00635BDD"/>
    <w:rsid w:val="00636FAD"/>
    <w:rsid w:val="006378BF"/>
    <w:rsid w:val="00643010"/>
    <w:rsid w:val="00645173"/>
    <w:rsid w:val="0064579B"/>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2E6"/>
    <w:rsid w:val="00677FB3"/>
    <w:rsid w:val="00680395"/>
    <w:rsid w:val="00681FA4"/>
    <w:rsid w:val="006820C0"/>
    <w:rsid w:val="00683384"/>
    <w:rsid w:val="00683454"/>
    <w:rsid w:val="0068691D"/>
    <w:rsid w:val="00686CB0"/>
    <w:rsid w:val="00692341"/>
    <w:rsid w:val="00692575"/>
    <w:rsid w:val="00693366"/>
    <w:rsid w:val="006943BC"/>
    <w:rsid w:val="00697DA6"/>
    <w:rsid w:val="00697FF7"/>
    <w:rsid w:val="006A13F2"/>
    <w:rsid w:val="006A2DB9"/>
    <w:rsid w:val="006A4E72"/>
    <w:rsid w:val="006A7C15"/>
    <w:rsid w:val="006B0120"/>
    <w:rsid w:val="006B0DA6"/>
    <w:rsid w:val="006B1AD7"/>
    <w:rsid w:val="006B1EDE"/>
    <w:rsid w:val="006B1F6C"/>
    <w:rsid w:val="006B2AFC"/>
    <w:rsid w:val="006B3721"/>
    <w:rsid w:val="006B5F78"/>
    <w:rsid w:val="006B71BC"/>
    <w:rsid w:val="006C027B"/>
    <w:rsid w:val="006C111E"/>
    <w:rsid w:val="006C2FEA"/>
    <w:rsid w:val="006C30C7"/>
    <w:rsid w:val="006C3D2D"/>
    <w:rsid w:val="006C4C61"/>
    <w:rsid w:val="006C5426"/>
    <w:rsid w:val="006C7556"/>
    <w:rsid w:val="006D019D"/>
    <w:rsid w:val="006D0A97"/>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F8B"/>
    <w:rsid w:val="006E5AE5"/>
    <w:rsid w:val="006F00A4"/>
    <w:rsid w:val="006F1664"/>
    <w:rsid w:val="006F5721"/>
    <w:rsid w:val="006F655C"/>
    <w:rsid w:val="006F73D7"/>
    <w:rsid w:val="007007E9"/>
    <w:rsid w:val="00700B3A"/>
    <w:rsid w:val="00701085"/>
    <w:rsid w:val="0070172D"/>
    <w:rsid w:val="00702983"/>
    <w:rsid w:val="00702B77"/>
    <w:rsid w:val="00702DBE"/>
    <w:rsid w:val="0070391E"/>
    <w:rsid w:val="00703C81"/>
    <w:rsid w:val="00704C66"/>
    <w:rsid w:val="00707E16"/>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31FE"/>
    <w:rsid w:val="0075387D"/>
    <w:rsid w:val="00753F0E"/>
    <w:rsid w:val="007541C8"/>
    <w:rsid w:val="00754D78"/>
    <w:rsid w:val="0075723C"/>
    <w:rsid w:val="0075797D"/>
    <w:rsid w:val="00760254"/>
    <w:rsid w:val="007609F5"/>
    <w:rsid w:val="007629C9"/>
    <w:rsid w:val="007652E8"/>
    <w:rsid w:val="00766A03"/>
    <w:rsid w:val="00767F54"/>
    <w:rsid w:val="00770BD0"/>
    <w:rsid w:val="00771D2F"/>
    <w:rsid w:val="00773335"/>
    <w:rsid w:val="00776191"/>
    <w:rsid w:val="007768A2"/>
    <w:rsid w:val="0077789A"/>
    <w:rsid w:val="0078197A"/>
    <w:rsid w:val="007846C7"/>
    <w:rsid w:val="007851B9"/>
    <w:rsid w:val="007868F8"/>
    <w:rsid w:val="00786A9A"/>
    <w:rsid w:val="00790FB0"/>
    <w:rsid w:val="007912BB"/>
    <w:rsid w:val="00793AAA"/>
    <w:rsid w:val="00793F0B"/>
    <w:rsid w:val="00794090"/>
    <w:rsid w:val="00794365"/>
    <w:rsid w:val="007945F7"/>
    <w:rsid w:val="00795E0F"/>
    <w:rsid w:val="00796416"/>
    <w:rsid w:val="00797EE4"/>
    <w:rsid w:val="007A1FC0"/>
    <w:rsid w:val="007A27D7"/>
    <w:rsid w:val="007A3A61"/>
    <w:rsid w:val="007A3EB3"/>
    <w:rsid w:val="007A620B"/>
    <w:rsid w:val="007A6C7D"/>
    <w:rsid w:val="007B0511"/>
    <w:rsid w:val="007B1825"/>
    <w:rsid w:val="007B232B"/>
    <w:rsid w:val="007B3667"/>
    <w:rsid w:val="007C0ED3"/>
    <w:rsid w:val="007C11E2"/>
    <w:rsid w:val="007C135E"/>
    <w:rsid w:val="007C1BC4"/>
    <w:rsid w:val="007C36AA"/>
    <w:rsid w:val="007C64DF"/>
    <w:rsid w:val="007C64F2"/>
    <w:rsid w:val="007C6AF2"/>
    <w:rsid w:val="007C76BC"/>
    <w:rsid w:val="007C7E06"/>
    <w:rsid w:val="007D0716"/>
    <w:rsid w:val="007D134C"/>
    <w:rsid w:val="007D1608"/>
    <w:rsid w:val="007D164B"/>
    <w:rsid w:val="007D180D"/>
    <w:rsid w:val="007D27D9"/>
    <w:rsid w:val="007D4D98"/>
    <w:rsid w:val="007D71AC"/>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4A76"/>
    <w:rsid w:val="007F56FA"/>
    <w:rsid w:val="007F6306"/>
    <w:rsid w:val="007F6CBC"/>
    <w:rsid w:val="007F7B30"/>
    <w:rsid w:val="00800AFC"/>
    <w:rsid w:val="00800B3D"/>
    <w:rsid w:val="00802906"/>
    <w:rsid w:val="00802ACC"/>
    <w:rsid w:val="008059A0"/>
    <w:rsid w:val="00807338"/>
    <w:rsid w:val="00807854"/>
    <w:rsid w:val="00812704"/>
    <w:rsid w:val="00812DA2"/>
    <w:rsid w:val="008135C1"/>
    <w:rsid w:val="008140F6"/>
    <w:rsid w:val="00814493"/>
    <w:rsid w:val="008149FD"/>
    <w:rsid w:val="00817016"/>
    <w:rsid w:val="008175A4"/>
    <w:rsid w:val="00817654"/>
    <w:rsid w:val="00821038"/>
    <w:rsid w:val="00821C89"/>
    <w:rsid w:val="00822C3C"/>
    <w:rsid w:val="00822EF1"/>
    <w:rsid w:val="0082310B"/>
    <w:rsid w:val="00823CFE"/>
    <w:rsid w:val="008240F8"/>
    <w:rsid w:val="00824A3C"/>
    <w:rsid w:val="00825C5B"/>
    <w:rsid w:val="00826776"/>
    <w:rsid w:val="00832C42"/>
    <w:rsid w:val="0083353B"/>
    <w:rsid w:val="00835178"/>
    <w:rsid w:val="008359E0"/>
    <w:rsid w:val="00836147"/>
    <w:rsid w:val="0083668D"/>
    <w:rsid w:val="00837774"/>
    <w:rsid w:val="00837DDA"/>
    <w:rsid w:val="00841EA5"/>
    <w:rsid w:val="00842DE2"/>
    <w:rsid w:val="00843515"/>
    <w:rsid w:val="00845878"/>
    <w:rsid w:val="008459B0"/>
    <w:rsid w:val="00846864"/>
    <w:rsid w:val="00846D1E"/>
    <w:rsid w:val="00851226"/>
    <w:rsid w:val="00851BE3"/>
    <w:rsid w:val="008525EC"/>
    <w:rsid w:val="00853621"/>
    <w:rsid w:val="00853F45"/>
    <w:rsid w:val="0085410A"/>
    <w:rsid w:val="00854C50"/>
    <w:rsid w:val="00854F2F"/>
    <w:rsid w:val="00855B75"/>
    <w:rsid w:val="008561B0"/>
    <w:rsid w:val="00856683"/>
    <w:rsid w:val="00856B23"/>
    <w:rsid w:val="00861428"/>
    <w:rsid w:val="00861B41"/>
    <w:rsid w:val="00861D29"/>
    <w:rsid w:val="0086269B"/>
    <w:rsid w:val="00862E46"/>
    <w:rsid w:val="00863194"/>
    <w:rsid w:val="00864163"/>
    <w:rsid w:val="00864858"/>
    <w:rsid w:val="00865D5A"/>
    <w:rsid w:val="008662C9"/>
    <w:rsid w:val="008673AD"/>
    <w:rsid w:val="008704D6"/>
    <w:rsid w:val="0087060B"/>
    <w:rsid w:val="00874762"/>
    <w:rsid w:val="00875B00"/>
    <w:rsid w:val="00882FE3"/>
    <w:rsid w:val="008838A7"/>
    <w:rsid w:val="00883958"/>
    <w:rsid w:val="008846F9"/>
    <w:rsid w:val="00886782"/>
    <w:rsid w:val="008877C7"/>
    <w:rsid w:val="00890A62"/>
    <w:rsid w:val="00891372"/>
    <w:rsid w:val="00891D80"/>
    <w:rsid w:val="0089502C"/>
    <w:rsid w:val="0089537D"/>
    <w:rsid w:val="008966D2"/>
    <w:rsid w:val="008A01E3"/>
    <w:rsid w:val="008A08B4"/>
    <w:rsid w:val="008A34A3"/>
    <w:rsid w:val="008A35B1"/>
    <w:rsid w:val="008A7406"/>
    <w:rsid w:val="008A7E8F"/>
    <w:rsid w:val="008A7FBF"/>
    <w:rsid w:val="008B0370"/>
    <w:rsid w:val="008B2159"/>
    <w:rsid w:val="008B293C"/>
    <w:rsid w:val="008B373E"/>
    <w:rsid w:val="008B4344"/>
    <w:rsid w:val="008B77EC"/>
    <w:rsid w:val="008C0CC4"/>
    <w:rsid w:val="008C1953"/>
    <w:rsid w:val="008C58B4"/>
    <w:rsid w:val="008C6A56"/>
    <w:rsid w:val="008C6CEA"/>
    <w:rsid w:val="008C7759"/>
    <w:rsid w:val="008D07BB"/>
    <w:rsid w:val="008D0840"/>
    <w:rsid w:val="008D1032"/>
    <w:rsid w:val="008D2C73"/>
    <w:rsid w:val="008D2F5D"/>
    <w:rsid w:val="008D52E2"/>
    <w:rsid w:val="008D6E00"/>
    <w:rsid w:val="008E036C"/>
    <w:rsid w:val="008E0CE3"/>
    <w:rsid w:val="008E1421"/>
    <w:rsid w:val="008E64B0"/>
    <w:rsid w:val="008E7A2D"/>
    <w:rsid w:val="008F1AD1"/>
    <w:rsid w:val="008F238B"/>
    <w:rsid w:val="008F276E"/>
    <w:rsid w:val="008F4511"/>
    <w:rsid w:val="008F6C3F"/>
    <w:rsid w:val="008F6CE0"/>
    <w:rsid w:val="008F6E27"/>
    <w:rsid w:val="008F78FA"/>
    <w:rsid w:val="008F7E64"/>
    <w:rsid w:val="009018C7"/>
    <w:rsid w:val="00903502"/>
    <w:rsid w:val="00904EB9"/>
    <w:rsid w:val="00905DE5"/>
    <w:rsid w:val="00907B19"/>
    <w:rsid w:val="00912D51"/>
    <w:rsid w:val="009171F0"/>
    <w:rsid w:val="009172C7"/>
    <w:rsid w:val="00921740"/>
    <w:rsid w:val="00921B64"/>
    <w:rsid w:val="0092202A"/>
    <w:rsid w:val="00923E83"/>
    <w:rsid w:val="0092550B"/>
    <w:rsid w:val="00926796"/>
    <w:rsid w:val="009268E9"/>
    <w:rsid w:val="00927E3C"/>
    <w:rsid w:val="00935C80"/>
    <w:rsid w:val="00935EB5"/>
    <w:rsid w:val="00937130"/>
    <w:rsid w:val="00937384"/>
    <w:rsid w:val="00942B38"/>
    <w:rsid w:val="00944FAF"/>
    <w:rsid w:val="00945E1B"/>
    <w:rsid w:val="00945E9B"/>
    <w:rsid w:val="009466C3"/>
    <w:rsid w:val="00946F58"/>
    <w:rsid w:val="009526D2"/>
    <w:rsid w:val="0095287E"/>
    <w:rsid w:val="00952AF8"/>
    <w:rsid w:val="00953CB2"/>
    <w:rsid w:val="00954A46"/>
    <w:rsid w:val="00955DE5"/>
    <w:rsid w:val="0095688E"/>
    <w:rsid w:val="00957F6B"/>
    <w:rsid w:val="00960A07"/>
    <w:rsid w:val="00960DD1"/>
    <w:rsid w:val="009617A9"/>
    <w:rsid w:val="00963730"/>
    <w:rsid w:val="00964C67"/>
    <w:rsid w:val="00964D34"/>
    <w:rsid w:val="00964D4A"/>
    <w:rsid w:val="00964FF9"/>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077"/>
    <w:rsid w:val="00992426"/>
    <w:rsid w:val="0099451E"/>
    <w:rsid w:val="00996599"/>
    <w:rsid w:val="009A1BF7"/>
    <w:rsid w:val="009A1D38"/>
    <w:rsid w:val="009A2EDE"/>
    <w:rsid w:val="009A3E90"/>
    <w:rsid w:val="009A594B"/>
    <w:rsid w:val="009A7976"/>
    <w:rsid w:val="009B2A1E"/>
    <w:rsid w:val="009B30B8"/>
    <w:rsid w:val="009B6A00"/>
    <w:rsid w:val="009C0FF0"/>
    <w:rsid w:val="009C1D55"/>
    <w:rsid w:val="009C3535"/>
    <w:rsid w:val="009C4003"/>
    <w:rsid w:val="009C5F2E"/>
    <w:rsid w:val="009C6738"/>
    <w:rsid w:val="009D0958"/>
    <w:rsid w:val="009D0FA2"/>
    <w:rsid w:val="009D1EF5"/>
    <w:rsid w:val="009D23A2"/>
    <w:rsid w:val="009D2E7A"/>
    <w:rsid w:val="009E013B"/>
    <w:rsid w:val="009E0157"/>
    <w:rsid w:val="009E1520"/>
    <w:rsid w:val="009E2A8F"/>
    <w:rsid w:val="009E300D"/>
    <w:rsid w:val="009E325E"/>
    <w:rsid w:val="009F1B7B"/>
    <w:rsid w:val="009F3E85"/>
    <w:rsid w:val="009F6C96"/>
    <w:rsid w:val="009F73BA"/>
    <w:rsid w:val="00A00143"/>
    <w:rsid w:val="00A00F2A"/>
    <w:rsid w:val="00A017B5"/>
    <w:rsid w:val="00A01A4C"/>
    <w:rsid w:val="00A01A93"/>
    <w:rsid w:val="00A0428F"/>
    <w:rsid w:val="00A04C37"/>
    <w:rsid w:val="00A0618C"/>
    <w:rsid w:val="00A06B26"/>
    <w:rsid w:val="00A07104"/>
    <w:rsid w:val="00A10490"/>
    <w:rsid w:val="00A1358A"/>
    <w:rsid w:val="00A139B6"/>
    <w:rsid w:val="00A13C72"/>
    <w:rsid w:val="00A1504D"/>
    <w:rsid w:val="00A15391"/>
    <w:rsid w:val="00A17310"/>
    <w:rsid w:val="00A17855"/>
    <w:rsid w:val="00A21522"/>
    <w:rsid w:val="00A21C84"/>
    <w:rsid w:val="00A23173"/>
    <w:rsid w:val="00A23CB8"/>
    <w:rsid w:val="00A25EEA"/>
    <w:rsid w:val="00A26E41"/>
    <w:rsid w:val="00A30850"/>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3951"/>
    <w:rsid w:val="00A94CFA"/>
    <w:rsid w:val="00A9513D"/>
    <w:rsid w:val="00A951A3"/>
    <w:rsid w:val="00A95371"/>
    <w:rsid w:val="00A95DF0"/>
    <w:rsid w:val="00A96324"/>
    <w:rsid w:val="00A975D1"/>
    <w:rsid w:val="00AA03E9"/>
    <w:rsid w:val="00AA1B21"/>
    <w:rsid w:val="00AA2BC2"/>
    <w:rsid w:val="00AA4590"/>
    <w:rsid w:val="00AA4DB2"/>
    <w:rsid w:val="00AA734E"/>
    <w:rsid w:val="00AA7E61"/>
    <w:rsid w:val="00AB245E"/>
    <w:rsid w:val="00AB2671"/>
    <w:rsid w:val="00AB3845"/>
    <w:rsid w:val="00AB41F5"/>
    <w:rsid w:val="00AC0275"/>
    <w:rsid w:val="00AC0289"/>
    <w:rsid w:val="00AC1A47"/>
    <w:rsid w:val="00AC1F98"/>
    <w:rsid w:val="00AC348A"/>
    <w:rsid w:val="00AC3529"/>
    <w:rsid w:val="00AC6CB5"/>
    <w:rsid w:val="00AC72E9"/>
    <w:rsid w:val="00AC7A77"/>
    <w:rsid w:val="00AD201A"/>
    <w:rsid w:val="00AD3210"/>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3410"/>
    <w:rsid w:val="00AF4549"/>
    <w:rsid w:val="00AF5BB1"/>
    <w:rsid w:val="00AF6349"/>
    <w:rsid w:val="00AF7005"/>
    <w:rsid w:val="00B0131F"/>
    <w:rsid w:val="00B01DA2"/>
    <w:rsid w:val="00B0297C"/>
    <w:rsid w:val="00B04081"/>
    <w:rsid w:val="00B0597F"/>
    <w:rsid w:val="00B060AF"/>
    <w:rsid w:val="00B06116"/>
    <w:rsid w:val="00B075F1"/>
    <w:rsid w:val="00B10E2C"/>
    <w:rsid w:val="00B11F9C"/>
    <w:rsid w:val="00B13B0A"/>
    <w:rsid w:val="00B1470F"/>
    <w:rsid w:val="00B1507B"/>
    <w:rsid w:val="00B21DF2"/>
    <w:rsid w:val="00B21E2C"/>
    <w:rsid w:val="00B227A1"/>
    <w:rsid w:val="00B23DC6"/>
    <w:rsid w:val="00B25107"/>
    <w:rsid w:val="00B25E81"/>
    <w:rsid w:val="00B26DB3"/>
    <w:rsid w:val="00B313BD"/>
    <w:rsid w:val="00B3254C"/>
    <w:rsid w:val="00B33642"/>
    <w:rsid w:val="00B34343"/>
    <w:rsid w:val="00B35332"/>
    <w:rsid w:val="00B37017"/>
    <w:rsid w:val="00B41456"/>
    <w:rsid w:val="00B41E5A"/>
    <w:rsid w:val="00B420F1"/>
    <w:rsid w:val="00B42E84"/>
    <w:rsid w:val="00B47382"/>
    <w:rsid w:val="00B479D0"/>
    <w:rsid w:val="00B50007"/>
    <w:rsid w:val="00B501B8"/>
    <w:rsid w:val="00B50234"/>
    <w:rsid w:val="00B50C6A"/>
    <w:rsid w:val="00B50F48"/>
    <w:rsid w:val="00B5203A"/>
    <w:rsid w:val="00B53DED"/>
    <w:rsid w:val="00B549CC"/>
    <w:rsid w:val="00B55954"/>
    <w:rsid w:val="00B55D74"/>
    <w:rsid w:val="00B56EE6"/>
    <w:rsid w:val="00B61C47"/>
    <w:rsid w:val="00B626E0"/>
    <w:rsid w:val="00B63DA4"/>
    <w:rsid w:val="00B66392"/>
    <w:rsid w:val="00B72BAD"/>
    <w:rsid w:val="00B744F1"/>
    <w:rsid w:val="00B7460D"/>
    <w:rsid w:val="00B74E88"/>
    <w:rsid w:val="00B77016"/>
    <w:rsid w:val="00B7749F"/>
    <w:rsid w:val="00B8142F"/>
    <w:rsid w:val="00B8257A"/>
    <w:rsid w:val="00B83018"/>
    <w:rsid w:val="00B84C8D"/>
    <w:rsid w:val="00B87495"/>
    <w:rsid w:val="00B94F99"/>
    <w:rsid w:val="00B95348"/>
    <w:rsid w:val="00B97BB2"/>
    <w:rsid w:val="00BA0317"/>
    <w:rsid w:val="00BA192B"/>
    <w:rsid w:val="00BA1978"/>
    <w:rsid w:val="00BA1DC1"/>
    <w:rsid w:val="00BA41CF"/>
    <w:rsid w:val="00BA47D7"/>
    <w:rsid w:val="00BB1396"/>
    <w:rsid w:val="00BB2161"/>
    <w:rsid w:val="00BB2F40"/>
    <w:rsid w:val="00BB389B"/>
    <w:rsid w:val="00BB3CC5"/>
    <w:rsid w:val="00BB3D69"/>
    <w:rsid w:val="00BB422E"/>
    <w:rsid w:val="00BB5E42"/>
    <w:rsid w:val="00BB78AE"/>
    <w:rsid w:val="00BC011B"/>
    <w:rsid w:val="00BC5510"/>
    <w:rsid w:val="00BC732A"/>
    <w:rsid w:val="00BD065A"/>
    <w:rsid w:val="00BD0E85"/>
    <w:rsid w:val="00BD444D"/>
    <w:rsid w:val="00BD4BEB"/>
    <w:rsid w:val="00BD62CD"/>
    <w:rsid w:val="00BE252D"/>
    <w:rsid w:val="00BE34E7"/>
    <w:rsid w:val="00BE38E8"/>
    <w:rsid w:val="00BE3B54"/>
    <w:rsid w:val="00BE4ADB"/>
    <w:rsid w:val="00BE5B4B"/>
    <w:rsid w:val="00BE7B84"/>
    <w:rsid w:val="00BE7F64"/>
    <w:rsid w:val="00BF05D0"/>
    <w:rsid w:val="00BF0DB0"/>
    <w:rsid w:val="00BF3383"/>
    <w:rsid w:val="00BF348C"/>
    <w:rsid w:val="00C02C68"/>
    <w:rsid w:val="00C03963"/>
    <w:rsid w:val="00C03B72"/>
    <w:rsid w:val="00C03E22"/>
    <w:rsid w:val="00C05794"/>
    <w:rsid w:val="00C10820"/>
    <w:rsid w:val="00C11B4F"/>
    <w:rsid w:val="00C11E89"/>
    <w:rsid w:val="00C12E86"/>
    <w:rsid w:val="00C14A75"/>
    <w:rsid w:val="00C17DE0"/>
    <w:rsid w:val="00C17FCD"/>
    <w:rsid w:val="00C205C1"/>
    <w:rsid w:val="00C215F0"/>
    <w:rsid w:val="00C24B34"/>
    <w:rsid w:val="00C24F2B"/>
    <w:rsid w:val="00C25322"/>
    <w:rsid w:val="00C26360"/>
    <w:rsid w:val="00C2650D"/>
    <w:rsid w:val="00C27A48"/>
    <w:rsid w:val="00C27C66"/>
    <w:rsid w:val="00C3013B"/>
    <w:rsid w:val="00C30D60"/>
    <w:rsid w:val="00C32066"/>
    <w:rsid w:val="00C323AA"/>
    <w:rsid w:val="00C33D50"/>
    <w:rsid w:val="00C33E42"/>
    <w:rsid w:val="00C34142"/>
    <w:rsid w:val="00C34308"/>
    <w:rsid w:val="00C3440C"/>
    <w:rsid w:val="00C3467E"/>
    <w:rsid w:val="00C3475E"/>
    <w:rsid w:val="00C36314"/>
    <w:rsid w:val="00C37247"/>
    <w:rsid w:val="00C409E0"/>
    <w:rsid w:val="00C428AE"/>
    <w:rsid w:val="00C42EF6"/>
    <w:rsid w:val="00C43318"/>
    <w:rsid w:val="00C447A0"/>
    <w:rsid w:val="00C4591B"/>
    <w:rsid w:val="00C4642A"/>
    <w:rsid w:val="00C464FB"/>
    <w:rsid w:val="00C472BB"/>
    <w:rsid w:val="00C510CC"/>
    <w:rsid w:val="00C53B7E"/>
    <w:rsid w:val="00C54EDA"/>
    <w:rsid w:val="00C54F0D"/>
    <w:rsid w:val="00C55689"/>
    <w:rsid w:val="00C5611F"/>
    <w:rsid w:val="00C56AF9"/>
    <w:rsid w:val="00C57EC0"/>
    <w:rsid w:val="00C60113"/>
    <w:rsid w:val="00C61CBE"/>
    <w:rsid w:val="00C62147"/>
    <w:rsid w:val="00C626E7"/>
    <w:rsid w:val="00C66F16"/>
    <w:rsid w:val="00C67A32"/>
    <w:rsid w:val="00C737B2"/>
    <w:rsid w:val="00C74577"/>
    <w:rsid w:val="00C75F12"/>
    <w:rsid w:val="00C77AFC"/>
    <w:rsid w:val="00C82E00"/>
    <w:rsid w:val="00C83E51"/>
    <w:rsid w:val="00C86C57"/>
    <w:rsid w:val="00C86F8D"/>
    <w:rsid w:val="00C914B5"/>
    <w:rsid w:val="00C961E8"/>
    <w:rsid w:val="00C9660A"/>
    <w:rsid w:val="00C973A3"/>
    <w:rsid w:val="00CA0B86"/>
    <w:rsid w:val="00CA1298"/>
    <w:rsid w:val="00CA4069"/>
    <w:rsid w:val="00CA4735"/>
    <w:rsid w:val="00CA4820"/>
    <w:rsid w:val="00CA4A59"/>
    <w:rsid w:val="00CA6ADD"/>
    <w:rsid w:val="00CB0F34"/>
    <w:rsid w:val="00CB5253"/>
    <w:rsid w:val="00CB74BE"/>
    <w:rsid w:val="00CB7531"/>
    <w:rsid w:val="00CB7856"/>
    <w:rsid w:val="00CC199C"/>
    <w:rsid w:val="00CC38EC"/>
    <w:rsid w:val="00CC4D4A"/>
    <w:rsid w:val="00CC7828"/>
    <w:rsid w:val="00CD009A"/>
    <w:rsid w:val="00CD0862"/>
    <w:rsid w:val="00CD41E0"/>
    <w:rsid w:val="00CD4302"/>
    <w:rsid w:val="00CD5910"/>
    <w:rsid w:val="00CD75B6"/>
    <w:rsid w:val="00CE0E3C"/>
    <w:rsid w:val="00CE2020"/>
    <w:rsid w:val="00CE2ED4"/>
    <w:rsid w:val="00CE372F"/>
    <w:rsid w:val="00CE3B44"/>
    <w:rsid w:val="00CE3CE8"/>
    <w:rsid w:val="00CE439B"/>
    <w:rsid w:val="00CE7D8D"/>
    <w:rsid w:val="00CF313E"/>
    <w:rsid w:val="00CF6B66"/>
    <w:rsid w:val="00CF6BB6"/>
    <w:rsid w:val="00CF6F7D"/>
    <w:rsid w:val="00D012CA"/>
    <w:rsid w:val="00D02235"/>
    <w:rsid w:val="00D03D49"/>
    <w:rsid w:val="00D044AA"/>
    <w:rsid w:val="00D05F71"/>
    <w:rsid w:val="00D06152"/>
    <w:rsid w:val="00D06247"/>
    <w:rsid w:val="00D06351"/>
    <w:rsid w:val="00D06AF1"/>
    <w:rsid w:val="00D07ECD"/>
    <w:rsid w:val="00D109D5"/>
    <w:rsid w:val="00D10EFE"/>
    <w:rsid w:val="00D10F26"/>
    <w:rsid w:val="00D11292"/>
    <w:rsid w:val="00D12FA1"/>
    <w:rsid w:val="00D1351B"/>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780"/>
    <w:rsid w:val="00D31A54"/>
    <w:rsid w:val="00D31A9B"/>
    <w:rsid w:val="00D31B65"/>
    <w:rsid w:val="00D31C74"/>
    <w:rsid w:val="00D3231C"/>
    <w:rsid w:val="00D3291A"/>
    <w:rsid w:val="00D33BF7"/>
    <w:rsid w:val="00D35C3E"/>
    <w:rsid w:val="00D3670B"/>
    <w:rsid w:val="00D37A2D"/>
    <w:rsid w:val="00D41EFF"/>
    <w:rsid w:val="00D4274A"/>
    <w:rsid w:val="00D440E9"/>
    <w:rsid w:val="00D4454B"/>
    <w:rsid w:val="00D44AC8"/>
    <w:rsid w:val="00D455AD"/>
    <w:rsid w:val="00D47A34"/>
    <w:rsid w:val="00D50A41"/>
    <w:rsid w:val="00D5319F"/>
    <w:rsid w:val="00D542A7"/>
    <w:rsid w:val="00D546B8"/>
    <w:rsid w:val="00D57772"/>
    <w:rsid w:val="00D61130"/>
    <w:rsid w:val="00D61DDE"/>
    <w:rsid w:val="00D65F7F"/>
    <w:rsid w:val="00D66E49"/>
    <w:rsid w:val="00D670C6"/>
    <w:rsid w:val="00D671CB"/>
    <w:rsid w:val="00D708AD"/>
    <w:rsid w:val="00D7154A"/>
    <w:rsid w:val="00D73B0E"/>
    <w:rsid w:val="00D75003"/>
    <w:rsid w:val="00D80A66"/>
    <w:rsid w:val="00D81236"/>
    <w:rsid w:val="00D81544"/>
    <w:rsid w:val="00D84823"/>
    <w:rsid w:val="00D84D5F"/>
    <w:rsid w:val="00D85544"/>
    <w:rsid w:val="00D85BD6"/>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C103F"/>
    <w:rsid w:val="00DC26A2"/>
    <w:rsid w:val="00DC26B3"/>
    <w:rsid w:val="00DC5BE2"/>
    <w:rsid w:val="00DD11A6"/>
    <w:rsid w:val="00DD1ECB"/>
    <w:rsid w:val="00DD25DB"/>
    <w:rsid w:val="00DD26A8"/>
    <w:rsid w:val="00DD37AF"/>
    <w:rsid w:val="00DD3BDF"/>
    <w:rsid w:val="00DD44EB"/>
    <w:rsid w:val="00DD51C6"/>
    <w:rsid w:val="00DD64C3"/>
    <w:rsid w:val="00DD6F2C"/>
    <w:rsid w:val="00DE0CEF"/>
    <w:rsid w:val="00DE0E1F"/>
    <w:rsid w:val="00DE1065"/>
    <w:rsid w:val="00DE18A0"/>
    <w:rsid w:val="00DE3FB9"/>
    <w:rsid w:val="00DE4422"/>
    <w:rsid w:val="00DE4583"/>
    <w:rsid w:val="00DE4C1D"/>
    <w:rsid w:val="00DE4F36"/>
    <w:rsid w:val="00DE584D"/>
    <w:rsid w:val="00DE5ACB"/>
    <w:rsid w:val="00DF210F"/>
    <w:rsid w:val="00DF2976"/>
    <w:rsid w:val="00DF2B98"/>
    <w:rsid w:val="00DF3E0F"/>
    <w:rsid w:val="00DF5142"/>
    <w:rsid w:val="00DF5864"/>
    <w:rsid w:val="00DF6324"/>
    <w:rsid w:val="00DF649A"/>
    <w:rsid w:val="00DF68D8"/>
    <w:rsid w:val="00DF7242"/>
    <w:rsid w:val="00E0044F"/>
    <w:rsid w:val="00E0382E"/>
    <w:rsid w:val="00E04868"/>
    <w:rsid w:val="00E05797"/>
    <w:rsid w:val="00E065BD"/>
    <w:rsid w:val="00E07041"/>
    <w:rsid w:val="00E07621"/>
    <w:rsid w:val="00E13C85"/>
    <w:rsid w:val="00E17B16"/>
    <w:rsid w:val="00E22203"/>
    <w:rsid w:val="00E22EFB"/>
    <w:rsid w:val="00E2320C"/>
    <w:rsid w:val="00E24A8B"/>
    <w:rsid w:val="00E24D9D"/>
    <w:rsid w:val="00E254D2"/>
    <w:rsid w:val="00E26045"/>
    <w:rsid w:val="00E276D4"/>
    <w:rsid w:val="00E30DF7"/>
    <w:rsid w:val="00E310F0"/>
    <w:rsid w:val="00E31408"/>
    <w:rsid w:val="00E3275F"/>
    <w:rsid w:val="00E368FC"/>
    <w:rsid w:val="00E403CC"/>
    <w:rsid w:val="00E439A1"/>
    <w:rsid w:val="00E43D31"/>
    <w:rsid w:val="00E4565F"/>
    <w:rsid w:val="00E47503"/>
    <w:rsid w:val="00E47752"/>
    <w:rsid w:val="00E47FE9"/>
    <w:rsid w:val="00E50916"/>
    <w:rsid w:val="00E510F7"/>
    <w:rsid w:val="00E516C2"/>
    <w:rsid w:val="00E51CBC"/>
    <w:rsid w:val="00E52148"/>
    <w:rsid w:val="00E52FE8"/>
    <w:rsid w:val="00E54CA0"/>
    <w:rsid w:val="00E55B8C"/>
    <w:rsid w:val="00E565F9"/>
    <w:rsid w:val="00E61D1C"/>
    <w:rsid w:val="00E62162"/>
    <w:rsid w:val="00E63574"/>
    <w:rsid w:val="00E63B30"/>
    <w:rsid w:val="00E644D7"/>
    <w:rsid w:val="00E6479A"/>
    <w:rsid w:val="00E6522C"/>
    <w:rsid w:val="00E668B7"/>
    <w:rsid w:val="00E6743D"/>
    <w:rsid w:val="00E67D8D"/>
    <w:rsid w:val="00E72484"/>
    <w:rsid w:val="00E72DB0"/>
    <w:rsid w:val="00E73C04"/>
    <w:rsid w:val="00E740B6"/>
    <w:rsid w:val="00E77597"/>
    <w:rsid w:val="00E8074E"/>
    <w:rsid w:val="00E81170"/>
    <w:rsid w:val="00E819AE"/>
    <w:rsid w:val="00E82C6C"/>
    <w:rsid w:val="00E84249"/>
    <w:rsid w:val="00E86E51"/>
    <w:rsid w:val="00E914F0"/>
    <w:rsid w:val="00E91B25"/>
    <w:rsid w:val="00E91D06"/>
    <w:rsid w:val="00E93496"/>
    <w:rsid w:val="00E9684E"/>
    <w:rsid w:val="00EA0C0A"/>
    <w:rsid w:val="00EA1A01"/>
    <w:rsid w:val="00EA1EAE"/>
    <w:rsid w:val="00EA201D"/>
    <w:rsid w:val="00EA238F"/>
    <w:rsid w:val="00EA34BA"/>
    <w:rsid w:val="00EA402B"/>
    <w:rsid w:val="00EB1594"/>
    <w:rsid w:val="00EB2D18"/>
    <w:rsid w:val="00EB5816"/>
    <w:rsid w:val="00EB6D79"/>
    <w:rsid w:val="00EB7CDD"/>
    <w:rsid w:val="00EC1866"/>
    <w:rsid w:val="00EC18DC"/>
    <w:rsid w:val="00EC1EE6"/>
    <w:rsid w:val="00EC1FE7"/>
    <w:rsid w:val="00EC1FED"/>
    <w:rsid w:val="00EC4888"/>
    <w:rsid w:val="00ED0205"/>
    <w:rsid w:val="00ED05EE"/>
    <w:rsid w:val="00ED0D0C"/>
    <w:rsid w:val="00ED3BE7"/>
    <w:rsid w:val="00ED40CC"/>
    <w:rsid w:val="00ED48CE"/>
    <w:rsid w:val="00ED60E1"/>
    <w:rsid w:val="00ED62B3"/>
    <w:rsid w:val="00EE0BFD"/>
    <w:rsid w:val="00EE0D1C"/>
    <w:rsid w:val="00EE0E3B"/>
    <w:rsid w:val="00EE2E47"/>
    <w:rsid w:val="00EE5959"/>
    <w:rsid w:val="00EE5CFF"/>
    <w:rsid w:val="00EE5D37"/>
    <w:rsid w:val="00EE63AC"/>
    <w:rsid w:val="00EE76D5"/>
    <w:rsid w:val="00EF160C"/>
    <w:rsid w:val="00EF3B5E"/>
    <w:rsid w:val="00EF72DE"/>
    <w:rsid w:val="00F00C31"/>
    <w:rsid w:val="00F01BF6"/>
    <w:rsid w:val="00F030AF"/>
    <w:rsid w:val="00F05249"/>
    <w:rsid w:val="00F0567A"/>
    <w:rsid w:val="00F06477"/>
    <w:rsid w:val="00F11408"/>
    <w:rsid w:val="00F12932"/>
    <w:rsid w:val="00F158AA"/>
    <w:rsid w:val="00F16423"/>
    <w:rsid w:val="00F25681"/>
    <w:rsid w:val="00F25E45"/>
    <w:rsid w:val="00F265E8"/>
    <w:rsid w:val="00F27DF3"/>
    <w:rsid w:val="00F314D3"/>
    <w:rsid w:val="00F31867"/>
    <w:rsid w:val="00F332FE"/>
    <w:rsid w:val="00F33945"/>
    <w:rsid w:val="00F33E25"/>
    <w:rsid w:val="00F351D9"/>
    <w:rsid w:val="00F35A77"/>
    <w:rsid w:val="00F370F2"/>
    <w:rsid w:val="00F37E59"/>
    <w:rsid w:val="00F42D58"/>
    <w:rsid w:val="00F442AD"/>
    <w:rsid w:val="00F46DD3"/>
    <w:rsid w:val="00F51116"/>
    <w:rsid w:val="00F51AD1"/>
    <w:rsid w:val="00F52653"/>
    <w:rsid w:val="00F52FA1"/>
    <w:rsid w:val="00F539F2"/>
    <w:rsid w:val="00F5487D"/>
    <w:rsid w:val="00F61119"/>
    <w:rsid w:val="00F624C6"/>
    <w:rsid w:val="00F6282F"/>
    <w:rsid w:val="00F64F0C"/>
    <w:rsid w:val="00F66FE7"/>
    <w:rsid w:val="00F7066A"/>
    <w:rsid w:val="00F70C75"/>
    <w:rsid w:val="00F72814"/>
    <w:rsid w:val="00F72E27"/>
    <w:rsid w:val="00F74524"/>
    <w:rsid w:val="00F74975"/>
    <w:rsid w:val="00F7544F"/>
    <w:rsid w:val="00F75CD5"/>
    <w:rsid w:val="00F76B30"/>
    <w:rsid w:val="00F77119"/>
    <w:rsid w:val="00F77DA2"/>
    <w:rsid w:val="00F8254D"/>
    <w:rsid w:val="00F82E1C"/>
    <w:rsid w:val="00F82F91"/>
    <w:rsid w:val="00F84008"/>
    <w:rsid w:val="00F844D4"/>
    <w:rsid w:val="00F87340"/>
    <w:rsid w:val="00F922BC"/>
    <w:rsid w:val="00F93E58"/>
    <w:rsid w:val="00F95B36"/>
    <w:rsid w:val="00F9651C"/>
    <w:rsid w:val="00F97EED"/>
    <w:rsid w:val="00FA348C"/>
    <w:rsid w:val="00FA39DA"/>
    <w:rsid w:val="00FA6EE5"/>
    <w:rsid w:val="00FA7190"/>
    <w:rsid w:val="00FB0480"/>
    <w:rsid w:val="00FB5371"/>
    <w:rsid w:val="00FB7688"/>
    <w:rsid w:val="00FC1674"/>
    <w:rsid w:val="00FC26A9"/>
    <w:rsid w:val="00FC3A89"/>
    <w:rsid w:val="00FC40BD"/>
    <w:rsid w:val="00FC5026"/>
    <w:rsid w:val="00FC637E"/>
    <w:rsid w:val="00FD004A"/>
    <w:rsid w:val="00FD1495"/>
    <w:rsid w:val="00FD37D8"/>
    <w:rsid w:val="00FD50D6"/>
    <w:rsid w:val="00FD55C9"/>
    <w:rsid w:val="00FE0063"/>
    <w:rsid w:val="00FE08F0"/>
    <w:rsid w:val="00FE284B"/>
    <w:rsid w:val="00FE4524"/>
    <w:rsid w:val="00FE49CD"/>
    <w:rsid w:val="00FE5951"/>
    <w:rsid w:val="00FE5AC6"/>
    <w:rsid w:val="00FE629D"/>
    <w:rsid w:val="00FE6875"/>
    <w:rsid w:val="00FE6B88"/>
    <w:rsid w:val="00FE73E4"/>
    <w:rsid w:val="00FE7D2C"/>
    <w:rsid w:val="00FE7FDC"/>
    <w:rsid w:val="00FF2207"/>
    <w:rsid w:val="00FF322C"/>
    <w:rsid w:val="00FF52AF"/>
    <w:rsid w:val="00FF52F3"/>
    <w:rsid w:val="00FF579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10</Pages>
  <Words>6043</Words>
  <Characters>30219</Characters>
  <Application>Microsoft Office Word</Application>
  <DocSecurity>0</DocSecurity>
  <Lines>251</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93</cp:revision>
  <dcterms:created xsi:type="dcterms:W3CDTF">2022-07-19T09:40:00Z</dcterms:created>
  <dcterms:modified xsi:type="dcterms:W3CDTF">2022-07-2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